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69C6CAC" w14:textId="77777777" w:rsidR="004D598F" w:rsidRPr="004D598F" w:rsidRDefault="004D598F" w:rsidP="005674C2">
      <w:pPr>
        <w:rPr>
          <w:rFonts w:ascii="Times New Roman" w:hAnsi="Times New Roman" w:cs="Times New Roman"/>
          <w:sz w:val="20"/>
          <w:szCs w:val="20"/>
          <w:lang w:val="en-GB"/>
        </w:rPr>
      </w:pPr>
    </w:p>
    <w:p w14:paraId="53062696" w14:textId="3F9A20B1" w:rsidR="005674C2" w:rsidRDefault="001B5CAC" w:rsidP="005674C2">
      <w:pPr>
        <w:spacing w:line="240" w:lineRule="exact"/>
        <w:rPr>
          <w:rFonts w:ascii="Times New Roman" w:hAnsi="Times New Roman" w:cs="Times New Roman"/>
          <w:b/>
          <w:bCs/>
          <w:sz w:val="22"/>
        </w:rPr>
      </w:pPr>
      <w:r w:rsidRPr="00AC6596">
        <w:rPr>
          <w:rFonts w:ascii="Times New Roman" w:hAnsi="Times New Roman" w:cs="Times New Roman"/>
          <w:b/>
          <w:bCs/>
          <w:sz w:val="22"/>
        </w:rPr>
        <w:t>Appendi</w:t>
      </w:r>
      <w:r>
        <w:rPr>
          <w:rFonts w:ascii="Times New Roman" w:hAnsi="Times New Roman" w:cs="Times New Roman"/>
          <w:b/>
          <w:bCs/>
          <w:sz w:val="22"/>
        </w:rPr>
        <w:t>ces</w:t>
      </w:r>
      <w:r w:rsidR="005674C2" w:rsidRPr="00AC6596">
        <w:rPr>
          <w:rFonts w:ascii="Times New Roman" w:hAnsi="Times New Roman" w:cs="Times New Roman" w:hint="eastAsia"/>
          <w:b/>
          <w:bCs/>
          <w:sz w:val="22"/>
        </w:rPr>
        <w:t xml:space="preserve"> </w:t>
      </w:r>
    </w:p>
    <w:tbl>
      <w:tblPr>
        <w:tblW w:w="8514" w:type="dxa"/>
        <w:tblLook w:val="04A0" w:firstRow="1" w:lastRow="0" w:firstColumn="1" w:lastColumn="0" w:noHBand="0" w:noVBand="1"/>
      </w:tblPr>
      <w:tblGrid>
        <w:gridCol w:w="5387"/>
        <w:gridCol w:w="1701"/>
        <w:gridCol w:w="1426"/>
      </w:tblGrid>
      <w:tr w:rsidR="00AE0AFA" w:rsidRPr="001B5CAC" w14:paraId="77BCEBB7" w14:textId="77777777" w:rsidTr="001C1343">
        <w:trPr>
          <w:trHeight w:val="502"/>
        </w:trPr>
        <w:tc>
          <w:tcPr>
            <w:tcW w:w="8514" w:type="dxa"/>
            <w:gridSpan w:val="3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BB3B1E8" w14:textId="1CD6346C" w:rsidR="00AE0AFA" w:rsidRPr="001B5CAC" w:rsidRDefault="00AE0AFA" w:rsidP="001C1343">
            <w:pPr>
              <w:pStyle w:val="Newparagraph"/>
              <w:jc w:val="both"/>
              <w:rPr>
                <w:rFonts w:eastAsia="等线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sz w:val="20"/>
                <w:szCs w:val="20"/>
                <w:lang w:eastAsia="zh-CN"/>
              </w:rPr>
              <w:t>Table A</w:t>
            </w:r>
            <w:r w:rsidR="001B5CAC" w:rsidRPr="001B5CAC">
              <w:rPr>
                <w:sz w:val="20"/>
                <w:szCs w:val="20"/>
                <w:lang w:eastAsia="zh-CN"/>
              </w:rPr>
              <w:t>1</w:t>
            </w:r>
            <w:r w:rsidRPr="001B5CAC">
              <w:rPr>
                <w:sz w:val="20"/>
                <w:szCs w:val="20"/>
                <w:lang w:eastAsia="zh-CN"/>
              </w:rPr>
              <w:t>. Web of Science (</w:t>
            </w:r>
            <w:proofErr w:type="spellStart"/>
            <w:r w:rsidRPr="001B5CAC">
              <w:rPr>
                <w:sz w:val="20"/>
                <w:szCs w:val="20"/>
                <w:lang w:eastAsia="zh-CN"/>
              </w:rPr>
              <w:t>WoS</w:t>
            </w:r>
            <w:proofErr w:type="spellEnd"/>
            <w:r w:rsidRPr="001B5CAC">
              <w:rPr>
                <w:sz w:val="20"/>
                <w:szCs w:val="20"/>
                <w:lang w:eastAsia="zh-CN"/>
              </w:rPr>
              <w:t>) search (31 January 2025)</w:t>
            </w:r>
          </w:p>
        </w:tc>
      </w:tr>
      <w:tr w:rsidR="00AE0AFA" w:rsidRPr="001B5CAC" w14:paraId="511D4ABD" w14:textId="77777777" w:rsidTr="001C1343">
        <w:trPr>
          <w:trHeight w:val="485"/>
        </w:trPr>
        <w:tc>
          <w:tcPr>
            <w:tcW w:w="538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5ABD4E7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earch Terms and Filters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C135A7D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Number of References</w:t>
            </w:r>
          </w:p>
        </w:tc>
        <w:tc>
          <w:tcPr>
            <w:tcW w:w="142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834C92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mments</w:t>
            </w:r>
          </w:p>
        </w:tc>
      </w:tr>
      <w:tr w:rsidR="00AE0AFA" w:rsidRPr="001B5CAC" w14:paraId="5A17597B" w14:textId="77777777" w:rsidTr="001C1343">
        <w:trPr>
          <w:trHeight w:val="557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C91C5C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RM or Enterprise Risk Management or integrated risk management or enterprise-wide risk management and firm valu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51DE40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9,668</w:t>
            </w:r>
          </w:p>
        </w:tc>
        <w:tc>
          <w:tcPr>
            <w:tcW w:w="1426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C7F538" w14:textId="77777777" w:rsidR="00AE0AFA" w:rsidRPr="001B5CAC" w:rsidRDefault="00AE0AFA" w:rsidP="001C1343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Searches title, or abstract, or author keywords </w:t>
            </w:r>
          </w:p>
        </w:tc>
      </w:tr>
      <w:tr w:rsidR="00AE0AFA" w:rsidRPr="001B5CAC" w14:paraId="03A217AA" w14:textId="77777777" w:rsidTr="001C1343">
        <w:trPr>
          <w:trHeight w:val="485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D0B25A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English</w:t>
            </w: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570B65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F5D26B1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4A52F343" w14:textId="77777777" w:rsidTr="001C1343">
        <w:trPr>
          <w:trHeight w:val="50"/>
        </w:trPr>
        <w:tc>
          <w:tcPr>
            <w:tcW w:w="538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C72938B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2000-2024</w:t>
            </w: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29343F1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A2458C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300AE05E" w14:textId="77777777" w:rsidTr="001C1343">
        <w:trPr>
          <w:trHeight w:val="485"/>
        </w:trPr>
        <w:tc>
          <w:tcPr>
            <w:tcW w:w="538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4B1E4A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Article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BD5EBA1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9,036</w:t>
            </w:r>
          </w:p>
        </w:tc>
        <w:tc>
          <w:tcPr>
            <w:tcW w:w="14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8BD44F3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AE0AFA" w:rsidRPr="001B5CAC" w14:paraId="70B24137" w14:textId="77777777" w:rsidTr="001C1343">
        <w:trPr>
          <w:trHeight w:val="485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4E3191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Limited to </w:t>
            </w:r>
            <w:proofErr w:type="spellStart"/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WoS</w:t>
            </w:r>
            <w:proofErr w:type="spellEnd"/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categories: Management, Economics, Business Finance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D06316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,871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7633E9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AE0AFA" w:rsidRPr="001B5CAC" w14:paraId="0DF606C6" w14:textId="77777777" w:rsidTr="001C1343">
        <w:trPr>
          <w:trHeight w:val="522"/>
        </w:trPr>
        <w:tc>
          <w:tcPr>
            <w:tcW w:w="5387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17CD771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Search terms in title, or abstract, or author keywords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2D61B24A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2,871</w:t>
            </w:r>
          </w:p>
        </w:tc>
        <w:tc>
          <w:tcPr>
            <w:tcW w:w="142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1801891E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</w:tbl>
    <w:p w14:paraId="326EA4F9" w14:textId="77777777" w:rsidR="00AE0AFA" w:rsidRPr="001B5CAC" w:rsidRDefault="00AE0AFA" w:rsidP="00AE0AFA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8519" w:type="dxa"/>
        <w:tblLook w:val="04A0" w:firstRow="1" w:lastRow="0" w:firstColumn="1" w:lastColumn="0" w:noHBand="0" w:noVBand="1"/>
      </w:tblPr>
      <w:tblGrid>
        <w:gridCol w:w="5510"/>
        <w:gridCol w:w="1436"/>
        <w:gridCol w:w="1573"/>
      </w:tblGrid>
      <w:tr w:rsidR="00AE0AFA" w:rsidRPr="001B5CAC" w14:paraId="0F207226" w14:textId="77777777" w:rsidTr="001C1343">
        <w:trPr>
          <w:trHeight w:val="284"/>
        </w:trPr>
        <w:tc>
          <w:tcPr>
            <w:tcW w:w="8519" w:type="dxa"/>
            <w:gridSpan w:val="3"/>
            <w:tcBorders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59BBA7C7" w14:textId="53EFF857" w:rsidR="00AE0AFA" w:rsidRPr="001B5CAC" w:rsidRDefault="00AE0AFA" w:rsidP="001C1343">
            <w:pPr>
              <w:pStyle w:val="Newparagraph"/>
              <w:jc w:val="both"/>
              <w:rPr>
                <w:rFonts w:eastAsia="等线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sz w:val="20"/>
                <w:szCs w:val="20"/>
                <w:lang w:eastAsia="zh-CN"/>
              </w:rPr>
              <w:t>Table A</w:t>
            </w:r>
            <w:r w:rsidR="001B5CAC" w:rsidRPr="001B5CAC">
              <w:rPr>
                <w:sz w:val="20"/>
                <w:szCs w:val="20"/>
                <w:lang w:eastAsia="zh-CN"/>
              </w:rPr>
              <w:t>2</w:t>
            </w:r>
            <w:r w:rsidRPr="001B5CAC">
              <w:rPr>
                <w:sz w:val="20"/>
                <w:szCs w:val="20"/>
                <w:lang w:eastAsia="zh-CN"/>
              </w:rPr>
              <w:t>. Scopus search (31 January 2025)</w:t>
            </w:r>
          </w:p>
        </w:tc>
      </w:tr>
      <w:tr w:rsidR="00AE0AFA" w:rsidRPr="001B5CAC" w14:paraId="35E61FC0" w14:textId="77777777" w:rsidTr="001C1343">
        <w:trPr>
          <w:trHeight w:val="274"/>
        </w:trPr>
        <w:tc>
          <w:tcPr>
            <w:tcW w:w="551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AC7C65D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earch Terms and Filters</w:t>
            </w:r>
          </w:p>
        </w:tc>
        <w:tc>
          <w:tcPr>
            <w:tcW w:w="143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11BE39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Number of References</w:t>
            </w:r>
          </w:p>
        </w:tc>
        <w:tc>
          <w:tcPr>
            <w:tcW w:w="157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CBB3B7D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mments</w:t>
            </w:r>
          </w:p>
        </w:tc>
      </w:tr>
      <w:tr w:rsidR="00AE0AFA" w:rsidRPr="001B5CAC" w14:paraId="5C00E7D9" w14:textId="77777777" w:rsidTr="001C1343">
        <w:trPr>
          <w:trHeight w:val="1101"/>
        </w:trPr>
        <w:tc>
          <w:tcPr>
            <w:tcW w:w="55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5CCD9C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TITLE-ABS-KEY (ERM OR "enterprise risk management" OR "integrated risk management" OR "enterprise-wide risk management" AND firm AND value) </w:t>
            </w:r>
          </w:p>
        </w:tc>
        <w:tc>
          <w:tcPr>
            <w:tcW w:w="1436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48B0BC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72</w:t>
            </w:r>
          </w:p>
        </w:tc>
        <w:tc>
          <w:tcPr>
            <w:tcW w:w="1573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B11F0C" w14:textId="77777777" w:rsidR="00AE0AFA" w:rsidRPr="001B5CAC" w:rsidRDefault="00AE0AFA" w:rsidP="001C1343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Searches title, or abstract, or keywords </w:t>
            </w:r>
          </w:p>
        </w:tc>
      </w:tr>
      <w:tr w:rsidR="00AE0AFA" w:rsidRPr="001B5CAC" w14:paraId="2B7711D8" w14:textId="77777777" w:rsidTr="001C1343">
        <w:trPr>
          <w:trHeight w:val="550"/>
        </w:trPr>
        <w:tc>
          <w:tcPr>
            <w:tcW w:w="55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CB5D87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English</w:t>
            </w: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br/>
              <w:t xml:space="preserve"> AND LIMIT-TO (LANGUAGE, "English")</w:t>
            </w:r>
          </w:p>
        </w:tc>
        <w:tc>
          <w:tcPr>
            <w:tcW w:w="143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CFDAE2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0CFDF3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25D4FBE1" w14:textId="77777777" w:rsidTr="001C1343">
        <w:trPr>
          <w:trHeight w:val="550"/>
        </w:trPr>
        <w:tc>
          <w:tcPr>
            <w:tcW w:w="55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F458A6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+ 2000-2024</w:t>
            </w: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br/>
              <w:t>AND PUBYEAR &gt; 1999 AND PUBYEAR &lt; 2025</w:t>
            </w:r>
          </w:p>
        </w:tc>
        <w:tc>
          <w:tcPr>
            <w:tcW w:w="143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F98F3A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F88361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7F6995C0" w14:textId="77777777" w:rsidTr="001C1343">
        <w:trPr>
          <w:trHeight w:val="550"/>
        </w:trPr>
        <w:tc>
          <w:tcPr>
            <w:tcW w:w="55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CF9FD5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Articles</w:t>
            </w: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br/>
              <w:t xml:space="preserve"> AND (LIMIT-TO (DOCTYPE, "</w:t>
            </w:r>
            <w:proofErr w:type="spellStart"/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r</w:t>
            </w:r>
            <w:proofErr w:type="spellEnd"/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")</w:t>
            </w:r>
          </w:p>
        </w:tc>
        <w:tc>
          <w:tcPr>
            <w:tcW w:w="14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63397F5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15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5942EE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AE0AFA" w:rsidRPr="001B5CAC" w14:paraId="38708C49" w14:textId="77777777" w:rsidTr="001C1343">
        <w:trPr>
          <w:trHeight w:val="134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A2D92B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imited to subject areas: Business, Management and Accounting, Economics, Econometrics and Finance, Social Science</w:t>
            </w:r>
          </w:p>
          <w:p w14:paraId="5272082F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AND (LIMIT-TO (SUBJAREA, "BUSI") OR LIMIT-TO (SUBJAREA, "ECON") OR LIMIT-TO (SUBJAREA, "SOCI") 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B0CA70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5322F2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7D1B3D5E" w14:textId="77777777" w:rsidTr="001C1343">
        <w:trPr>
          <w:trHeight w:val="546"/>
        </w:trPr>
        <w:tc>
          <w:tcPr>
            <w:tcW w:w="5510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0C29559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Search terms in title, or abstract, or keywords </w:t>
            </w:r>
          </w:p>
        </w:tc>
        <w:tc>
          <w:tcPr>
            <w:tcW w:w="143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53E86673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129</w:t>
            </w:r>
          </w:p>
        </w:tc>
        <w:tc>
          <w:tcPr>
            <w:tcW w:w="1573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15AF31EE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</w:tbl>
    <w:p w14:paraId="190E2B0C" w14:textId="77777777" w:rsidR="00AE0AFA" w:rsidRDefault="00AE0AFA" w:rsidP="00AE0AFA">
      <w:pPr>
        <w:rPr>
          <w:rFonts w:ascii="Times New Roman" w:hAnsi="Times New Roman" w:cs="Times New Roman"/>
          <w:sz w:val="20"/>
          <w:szCs w:val="20"/>
        </w:rPr>
      </w:pPr>
    </w:p>
    <w:p w14:paraId="768E8B98" w14:textId="77777777" w:rsidR="001B5CAC" w:rsidRDefault="001B5CAC" w:rsidP="00AE0AFA">
      <w:pPr>
        <w:rPr>
          <w:rFonts w:ascii="Times New Roman" w:hAnsi="Times New Roman" w:cs="Times New Roman"/>
          <w:sz w:val="20"/>
          <w:szCs w:val="20"/>
        </w:rPr>
      </w:pPr>
    </w:p>
    <w:p w14:paraId="4CB22042" w14:textId="77777777" w:rsidR="001B5CAC" w:rsidRDefault="001B5CAC" w:rsidP="00AE0AFA">
      <w:pPr>
        <w:rPr>
          <w:rFonts w:ascii="Times New Roman" w:hAnsi="Times New Roman" w:cs="Times New Roman"/>
          <w:sz w:val="20"/>
          <w:szCs w:val="20"/>
        </w:rPr>
      </w:pPr>
    </w:p>
    <w:p w14:paraId="69E42485" w14:textId="77777777" w:rsidR="001B5CAC" w:rsidRDefault="001B5CAC" w:rsidP="00AE0AFA">
      <w:pPr>
        <w:rPr>
          <w:rFonts w:ascii="Times New Roman" w:hAnsi="Times New Roman" w:cs="Times New Roman"/>
          <w:sz w:val="20"/>
          <w:szCs w:val="20"/>
        </w:rPr>
      </w:pPr>
    </w:p>
    <w:p w14:paraId="4753632C" w14:textId="77777777" w:rsidR="001B5CAC" w:rsidRDefault="001B5CAC" w:rsidP="00AE0AFA">
      <w:pPr>
        <w:rPr>
          <w:rFonts w:ascii="Times New Roman" w:hAnsi="Times New Roman" w:cs="Times New Roman"/>
          <w:sz w:val="20"/>
          <w:szCs w:val="20"/>
        </w:rPr>
      </w:pPr>
    </w:p>
    <w:p w14:paraId="3F5ED1AC" w14:textId="77777777" w:rsidR="001B5CAC" w:rsidRPr="001B5CAC" w:rsidRDefault="001B5CAC" w:rsidP="00AE0AFA">
      <w:pPr>
        <w:rPr>
          <w:rFonts w:ascii="Times New Roman" w:hAnsi="Times New Roman" w:cs="Times New Roman" w:hint="eastAsia"/>
          <w:sz w:val="20"/>
          <w:szCs w:val="20"/>
        </w:rPr>
      </w:pPr>
    </w:p>
    <w:tbl>
      <w:tblPr>
        <w:tblW w:w="8585" w:type="dxa"/>
        <w:tblLook w:val="04A0" w:firstRow="1" w:lastRow="0" w:firstColumn="1" w:lastColumn="0" w:noHBand="0" w:noVBand="1"/>
      </w:tblPr>
      <w:tblGrid>
        <w:gridCol w:w="5591"/>
        <w:gridCol w:w="1855"/>
        <w:gridCol w:w="1139"/>
      </w:tblGrid>
      <w:tr w:rsidR="00AE0AFA" w:rsidRPr="001B5CAC" w14:paraId="5065A42B" w14:textId="77777777" w:rsidTr="001C1343">
        <w:trPr>
          <w:trHeight w:val="577"/>
        </w:trPr>
        <w:tc>
          <w:tcPr>
            <w:tcW w:w="8585" w:type="dxa"/>
            <w:gridSpan w:val="3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F96346A" w14:textId="63AAE23E" w:rsidR="00AE0AFA" w:rsidRPr="001B5CAC" w:rsidRDefault="00AE0AFA" w:rsidP="001C1343">
            <w:pPr>
              <w:pStyle w:val="Newparagraph"/>
              <w:jc w:val="both"/>
              <w:rPr>
                <w:rFonts w:eastAsia="等线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sz w:val="20"/>
                <w:szCs w:val="20"/>
                <w:lang w:eastAsia="zh-CN"/>
              </w:rPr>
              <w:lastRenderedPageBreak/>
              <w:t>Table A</w:t>
            </w:r>
            <w:r w:rsidR="001B5CAC" w:rsidRPr="001B5CAC">
              <w:rPr>
                <w:sz w:val="20"/>
                <w:szCs w:val="20"/>
                <w:lang w:eastAsia="zh-CN"/>
              </w:rPr>
              <w:t>3</w:t>
            </w:r>
            <w:r w:rsidRPr="001B5CAC">
              <w:rPr>
                <w:sz w:val="20"/>
                <w:szCs w:val="20"/>
                <w:lang w:eastAsia="zh-CN"/>
              </w:rPr>
              <w:t>. EBSCO Business Source Complete search (31 January 2025)</w:t>
            </w:r>
          </w:p>
        </w:tc>
      </w:tr>
      <w:tr w:rsidR="00AE0AFA" w:rsidRPr="001B5CAC" w14:paraId="087AEE2E" w14:textId="77777777" w:rsidTr="001C1343">
        <w:trPr>
          <w:trHeight w:val="557"/>
        </w:trPr>
        <w:tc>
          <w:tcPr>
            <w:tcW w:w="559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657E168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earch Terms and Filters</w:t>
            </w:r>
          </w:p>
        </w:tc>
        <w:tc>
          <w:tcPr>
            <w:tcW w:w="185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6F402D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Number of References</w:t>
            </w:r>
          </w:p>
        </w:tc>
        <w:tc>
          <w:tcPr>
            <w:tcW w:w="113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AFDDFAE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mments</w:t>
            </w:r>
          </w:p>
        </w:tc>
      </w:tr>
      <w:tr w:rsidR="00AE0AFA" w:rsidRPr="001B5CAC" w14:paraId="1DB27C17" w14:textId="77777777" w:rsidTr="001C1343">
        <w:trPr>
          <w:trHeight w:val="745"/>
        </w:trPr>
        <w:tc>
          <w:tcPr>
            <w:tcW w:w="559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1017A0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RM or Enterprise Risk Management or integrated risk management or enterprise-wide risk management and firm value</w:t>
            </w:r>
          </w:p>
        </w:tc>
        <w:tc>
          <w:tcPr>
            <w:tcW w:w="185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576748D0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,297</w:t>
            </w:r>
          </w:p>
        </w:tc>
        <w:tc>
          <w:tcPr>
            <w:tcW w:w="113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613EC9" w14:textId="77777777" w:rsidR="00AE0AFA" w:rsidRPr="001B5CAC" w:rsidRDefault="00AE0AFA" w:rsidP="001C1343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earches title, or abstract, or subject</w:t>
            </w:r>
          </w:p>
        </w:tc>
      </w:tr>
      <w:tr w:rsidR="00AE0AFA" w:rsidRPr="001B5CAC" w14:paraId="245943BB" w14:textId="77777777" w:rsidTr="001C1343">
        <w:trPr>
          <w:trHeight w:val="557"/>
        </w:trPr>
        <w:tc>
          <w:tcPr>
            <w:tcW w:w="559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4F3460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English</w:t>
            </w:r>
          </w:p>
        </w:tc>
        <w:tc>
          <w:tcPr>
            <w:tcW w:w="18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9945A7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11FE65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7605CDA1" w14:textId="77777777" w:rsidTr="001C1343">
        <w:trPr>
          <w:trHeight w:val="170"/>
        </w:trPr>
        <w:tc>
          <w:tcPr>
            <w:tcW w:w="5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F882B03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2000-2024</w:t>
            </w:r>
          </w:p>
        </w:tc>
        <w:tc>
          <w:tcPr>
            <w:tcW w:w="18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E6CFE7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C2CB80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15F38C81" w14:textId="77777777" w:rsidTr="001C1343">
        <w:trPr>
          <w:trHeight w:val="557"/>
        </w:trPr>
        <w:tc>
          <w:tcPr>
            <w:tcW w:w="5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7AE9B6A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+ Articles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08D0A25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,435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CB2913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AE0AFA" w:rsidRPr="001B5CAC" w14:paraId="52C27177" w14:textId="77777777" w:rsidTr="001C1343">
        <w:trPr>
          <w:trHeight w:val="706"/>
        </w:trPr>
        <w:tc>
          <w:tcPr>
            <w:tcW w:w="559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61F918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imited to subjects: Risk Management in Business, Risk Management, Risk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9DEB74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58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5EA3E6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E0AFA" w:rsidRPr="001B5CAC" w14:paraId="40E4DD3E" w14:textId="77777777" w:rsidTr="001C1343">
        <w:trPr>
          <w:trHeight w:val="502"/>
        </w:trPr>
        <w:tc>
          <w:tcPr>
            <w:tcW w:w="559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887C3F1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Search terms in title, or abstract, or subject </w:t>
            </w:r>
          </w:p>
        </w:tc>
        <w:tc>
          <w:tcPr>
            <w:tcW w:w="1855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5B74A2A1" w14:textId="77777777" w:rsidR="00AE0AFA" w:rsidRPr="001B5CAC" w:rsidRDefault="00AE0AFA" w:rsidP="001C134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858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248FEF87" w14:textId="77777777" w:rsidR="00AE0AFA" w:rsidRPr="001B5CAC" w:rsidRDefault="00AE0AFA" w:rsidP="001C1343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</w:tbl>
    <w:p w14:paraId="2E0323D5" w14:textId="77777777" w:rsidR="005674C2" w:rsidRPr="001B5CAC" w:rsidRDefault="005674C2" w:rsidP="005674C2">
      <w:pPr>
        <w:spacing w:line="240" w:lineRule="exact"/>
        <w:rPr>
          <w:rFonts w:ascii="Times New Roman" w:hAnsi="Times New Roman" w:cs="Times New Roman"/>
          <w:b/>
          <w:bCs/>
          <w:sz w:val="20"/>
          <w:szCs w:val="20"/>
        </w:rPr>
      </w:pPr>
    </w:p>
    <w:p w14:paraId="498265F7" w14:textId="4401C1C4" w:rsidR="005674C2" w:rsidRPr="001B5CAC" w:rsidRDefault="005674C2" w:rsidP="00013314">
      <w:pPr>
        <w:pStyle w:val="Newparagraph"/>
        <w:jc w:val="both"/>
        <w:rPr>
          <w:sz w:val="20"/>
          <w:szCs w:val="20"/>
          <w:lang w:eastAsia="zh-CN"/>
        </w:rPr>
      </w:pPr>
      <w:r w:rsidRPr="001B5CAC">
        <w:rPr>
          <w:sz w:val="20"/>
          <w:szCs w:val="20"/>
          <w:lang w:eastAsia="zh-CN"/>
        </w:rPr>
        <w:t xml:space="preserve">Table </w:t>
      </w:r>
      <w:r w:rsidR="00401976" w:rsidRPr="001B5CAC">
        <w:rPr>
          <w:sz w:val="20"/>
          <w:szCs w:val="20"/>
          <w:lang w:eastAsia="zh-CN"/>
        </w:rPr>
        <w:t>A</w:t>
      </w:r>
      <w:r w:rsidR="001B5CAC" w:rsidRPr="001B5CAC">
        <w:rPr>
          <w:sz w:val="20"/>
          <w:szCs w:val="20"/>
          <w:lang w:eastAsia="zh-CN"/>
        </w:rPr>
        <w:t>4</w:t>
      </w:r>
      <w:r w:rsidR="00853293" w:rsidRPr="001B5CAC">
        <w:rPr>
          <w:sz w:val="20"/>
          <w:szCs w:val="20"/>
          <w:lang w:eastAsia="zh-CN"/>
        </w:rPr>
        <w:t>.</w:t>
      </w:r>
      <w:r w:rsidRPr="001B5CAC">
        <w:rPr>
          <w:sz w:val="20"/>
          <w:szCs w:val="20"/>
          <w:lang w:eastAsia="zh-CN"/>
        </w:rPr>
        <w:t xml:space="preserve"> Studies classified by research object</w:t>
      </w:r>
      <w:r w:rsidR="00013314" w:rsidRPr="001B5CAC">
        <w:rPr>
          <w:sz w:val="20"/>
          <w:szCs w:val="20"/>
          <w:lang w:eastAsia="zh-CN"/>
        </w:rPr>
        <w:t>s</w:t>
      </w:r>
    </w:p>
    <w:tbl>
      <w:tblPr>
        <w:tblStyle w:val="22"/>
        <w:tblW w:w="8421" w:type="dxa"/>
        <w:tblBorders>
          <w:top w:val="single" w:sz="12" w:space="0" w:color="auto"/>
          <w:bottom w:val="single" w:sz="12" w:space="0" w:color="auto"/>
          <w:insideH w:val="single" w:sz="6" w:space="0" w:color="auto"/>
        </w:tblBorders>
        <w:tblLook w:val="04A0" w:firstRow="1" w:lastRow="0" w:firstColumn="1" w:lastColumn="0" w:noHBand="0" w:noVBand="1"/>
      </w:tblPr>
      <w:tblGrid>
        <w:gridCol w:w="2962"/>
        <w:gridCol w:w="2800"/>
        <w:gridCol w:w="2020"/>
        <w:gridCol w:w="639"/>
      </w:tblGrid>
      <w:tr w:rsidR="005674C2" w:rsidRPr="001B5CAC" w14:paraId="65CE75A2" w14:textId="77777777" w:rsidTr="005967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bottom w:val="none" w:sz="0" w:space="0" w:color="auto"/>
            </w:tcBorders>
            <w:noWrap/>
            <w:hideMark/>
          </w:tcPr>
          <w:p w14:paraId="2A8E886D" w14:textId="77777777" w:rsidR="005674C2" w:rsidRPr="001B5CAC" w:rsidRDefault="005674C2" w:rsidP="00596774">
            <w:pPr>
              <w:widowControl/>
              <w:spacing w:line="240" w:lineRule="exact"/>
              <w:jc w:val="center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>Financial institutions</w:t>
            </w:r>
          </w:p>
        </w:tc>
        <w:tc>
          <w:tcPr>
            <w:tcW w:w="2800" w:type="dxa"/>
            <w:tcBorders>
              <w:bottom w:val="none" w:sz="0" w:space="0" w:color="auto"/>
            </w:tcBorders>
            <w:noWrap/>
            <w:hideMark/>
          </w:tcPr>
          <w:p w14:paraId="39149351" w14:textId="77777777" w:rsidR="005674C2" w:rsidRPr="001B5CAC" w:rsidRDefault="005674C2" w:rsidP="00596774">
            <w:pPr>
              <w:widowControl/>
              <w:spacing w:line="24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>Non-financial institutions</w:t>
            </w:r>
          </w:p>
        </w:tc>
        <w:tc>
          <w:tcPr>
            <w:tcW w:w="2020" w:type="dxa"/>
            <w:tcBorders>
              <w:bottom w:val="none" w:sz="0" w:space="0" w:color="auto"/>
            </w:tcBorders>
          </w:tcPr>
          <w:p w14:paraId="65645C78" w14:textId="77777777" w:rsidR="005674C2" w:rsidRPr="001B5CAC" w:rsidRDefault="005674C2" w:rsidP="00596774">
            <w:pPr>
              <w:widowControl/>
              <w:spacing w:line="240" w:lineRule="exact"/>
              <w:ind w:firstLineChars="150" w:firstLine="30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>All industries</w:t>
            </w:r>
          </w:p>
        </w:tc>
        <w:tc>
          <w:tcPr>
            <w:tcW w:w="639" w:type="dxa"/>
            <w:tcBorders>
              <w:bottom w:val="none" w:sz="0" w:space="0" w:color="auto"/>
            </w:tcBorders>
            <w:noWrap/>
            <w:hideMark/>
          </w:tcPr>
          <w:p w14:paraId="563C63D3" w14:textId="77777777" w:rsidR="005674C2" w:rsidRPr="001B5CAC" w:rsidRDefault="005674C2" w:rsidP="00596774">
            <w:pPr>
              <w:widowControl/>
              <w:spacing w:line="24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>Total</w:t>
            </w:r>
          </w:p>
        </w:tc>
      </w:tr>
      <w:tr w:rsidR="005674C2" w:rsidRPr="001B5CAC" w14:paraId="6713882E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C83BBD7" w14:textId="77777777" w:rsidR="005674C2" w:rsidRPr="001B5CAC" w:rsidRDefault="005674C2" w:rsidP="00596774">
            <w:pPr>
              <w:widowControl/>
              <w:spacing w:line="240" w:lineRule="exact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>29 financial studies</w:t>
            </w:r>
          </w:p>
          <w:p w14:paraId="24CA07D7" w14:textId="77777777" w:rsidR="005674C2" w:rsidRPr="001B5CAC" w:rsidRDefault="005674C2" w:rsidP="00596774">
            <w:pPr>
              <w:widowControl/>
              <w:spacing w:line="240" w:lineRule="exact"/>
              <w:jc w:val="center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>(37% of total)</w:t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59B89AF" w14:textId="77777777" w:rsidR="005674C2" w:rsidRPr="001B5CAC" w:rsidRDefault="005674C2" w:rsidP="00596774">
            <w:pPr>
              <w:widowControl/>
              <w:spacing w:line="24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1 non-financial studies </w:t>
            </w:r>
          </w:p>
          <w:p w14:paraId="6AFE02D2" w14:textId="77777777" w:rsidR="005674C2" w:rsidRPr="001B5CAC" w:rsidRDefault="005674C2" w:rsidP="00596774">
            <w:pPr>
              <w:widowControl/>
              <w:spacing w:line="24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26% of total)</w:t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DBF230F" w14:textId="77777777" w:rsidR="005674C2" w:rsidRPr="001B5CAC" w:rsidRDefault="005674C2" w:rsidP="00596774">
            <w:pPr>
              <w:widowControl/>
              <w:spacing w:line="24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9 studies include all industries</w:t>
            </w:r>
          </w:p>
          <w:p w14:paraId="18B0B82A" w14:textId="77777777" w:rsidR="005674C2" w:rsidRPr="001B5CAC" w:rsidRDefault="005674C2" w:rsidP="00596774">
            <w:pPr>
              <w:widowControl/>
              <w:spacing w:line="24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37% of total)</w:t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E95E232" w14:textId="77777777" w:rsidR="005674C2" w:rsidRPr="001B5CAC" w:rsidRDefault="005674C2" w:rsidP="00596774">
            <w:pPr>
              <w:widowControl/>
              <w:spacing w:line="240" w:lineRule="exact"/>
              <w:ind w:firstLineChars="50" w:firstLine="10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9</w:t>
            </w:r>
          </w:p>
        </w:tc>
      </w:tr>
      <w:tr w:rsidR="005674C2" w:rsidRPr="001B5CAC" w14:paraId="74470220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735C3BC0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Hoyt&lt;/Author&gt;&lt;Year&gt;2011&lt;/Year&gt;&lt;RecNum&gt;98&lt;/RecNum&gt;&lt;DisplayText&gt;Hoyt and Liebenberg (2011)&lt;/DisplayText&gt;&lt;record&gt;&lt;rec-number&gt;98&lt;/rec-number&gt;&lt;foreign-keys&gt;&lt;key app="EN" db-id="fe5wsz0x3ep2sdepdtrvwd0npxeerppxsttz" timestamp="1721901344"&gt;98&lt;/key&gt;&lt;/foreign-keys&gt;&lt;ref-type name="Journal Article"&gt;17&lt;/ref-type&gt;&lt;contributors&gt;&lt;authors&gt;&lt;author&gt;Hoyt, Robert E.&lt;/author&gt;&lt;author&gt;Liebenberg, Andre P.&lt;/author&gt;&lt;/authors&gt;&lt;/contributors&gt;&lt;titles&gt;&lt;title&gt;The Value of Enterprise Risk Management&lt;/title&gt;&lt;secondary-title&gt;JOURNAL OF RISK AND INSURANCE&lt;/secondary-title&gt;&lt;/titles&gt;&lt;periodical&gt;&lt;full-title&gt;JOURNAL OF RISK AND INSURANCE&lt;/full-title&gt;&lt;/periodical&gt;&lt;pages&gt;795-822&lt;/pages&gt;&lt;volume&gt;78&lt;/volume&gt;&lt;number&gt;4&lt;/number&gt;&lt;dates&gt;&lt;year&gt;2011&lt;/year&gt;&lt;/dates&gt;&lt;isbn&gt;0022-4367&lt;/isbn&gt;&lt;urls&gt;&lt;related-urls&gt;&lt;url&gt;https://onlinelibrary.wiley.com/doi/abs/10.1111/j.1539-6975.2011.01413.x&lt;/url&gt;&lt;/related-urls&gt;&lt;/urls&gt;&lt;electronic-resource-num&gt;https://doi.org/10.1111/j.1539-6975.2011.01413.x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Hoyt and Liebenberg (201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346D3C4C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Zou&lt;/Author&gt;&lt;Year&gt;2015&lt;/Year&gt;&lt;RecNum&gt;115&lt;/RecNum&gt;&lt;DisplayText&gt;Zou and Hassan (2015)&lt;/DisplayText&gt;&lt;record&gt;&lt;rec-number&gt;115&lt;/rec-number&gt;&lt;foreign-keys&gt;&lt;key app="EN" db-id="fe5wsz0x3ep2sdepdtrvwd0npxeerppxsttz" timestamp="1721903771"&gt;115&lt;/key&gt;&lt;/foreign-keys&gt;&lt;ref-type name="Journal Article"&gt;17&lt;/ref-type&gt;&lt;contributors&gt;&lt;authors&gt;&lt;author&gt;Zou, X.&lt;/author&gt;&lt;author&gt;Hassan, C. H.&lt;/author&gt;&lt;/authors&gt;&lt;/contributors&gt;&lt;titles&gt;&lt;title&gt;Practicality and potential value of enterprise risk management in the manufacturing sector in China&lt;/title&gt;&lt;secondary-title&gt;Pertanika Journal of Social Sciences and Humanities&lt;/secondary-title&gt;&lt;/titles&gt;&lt;periodical&gt;&lt;full-title&gt;Pertanika Journal of Social Sciences and Humanities&lt;/full-title&gt;&lt;/periodical&gt;&lt;volume&gt;23&lt;/volume&gt;&lt;number&gt;may&lt;/number&gt;&lt;keywords&gt;&lt;keyword&gt;Enterprise risk management&lt;/keyword&gt;&lt;keyword&gt;Firm performance&lt;/keyword&gt;&lt;keyword&gt;Risk portfolio&lt;/keyword&gt;&lt;keyword&gt;Risk structure&lt;/keyword&gt;&lt;/keywords&gt;&lt;dates&gt;&lt;year&gt;2015&lt;/year&gt;&lt;/dates&gt;&lt;publisher&gt;Universiti Putra Malaysia Press&lt;/publisher&gt;&lt;isbn&gt;0128-7702&lt;/isbn&gt;&lt;urls&gt;&lt;related-urls&gt;&lt;url&gt;https://research-ebsco-com.eresourcesptsl.ukm.remotexs.co/linkprocessor/plink?id=42a83234-7e87-38a2-a34a-95ce1253676a&lt;/url&gt;&lt;/related-urls&gt;&lt;/urls&gt;&lt;remote-database-name&gt;Learning and Research Repository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Zou and Hassan (2015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5DAEF9B6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Gordon&lt;/Author&gt;&lt;Year&gt;2009&lt;/Year&gt;&lt;RecNum&gt;82&lt;/RecNum&gt;&lt;DisplayText&gt;Gordon et al. (2009)&lt;/DisplayText&gt;&lt;record&gt;&lt;rec-number&gt;82&lt;/rec-number&gt;&lt;foreign-keys&gt;&lt;key app="EN" db-id="fe5wsz0x3ep2sdepdtrvwd0npxeerppxsttz" timestamp="1721899098"&gt;82&lt;/key&gt;&lt;/foreign-keys&gt;&lt;ref-type name="Journal Article"&gt;17&lt;/ref-type&gt;&lt;contributors&gt;&lt;authors&gt;&lt;author&gt;Gordon, Lawrence A.&lt;/author&gt;&lt;author&gt;Loeb, Martin P.&lt;/author&gt;&lt;author&gt;Tseng, Chih-Yang&lt;/author&gt;&lt;/authors&gt;&lt;/contributors&gt;&lt;titles&gt;&lt;title&gt;Enterprise risk management and firm performance: A contingency perspective&lt;/title&gt;&lt;secondary-title&gt;Journal of Accounting and Public Policy&lt;/secondary-title&gt;&lt;/titles&gt;&lt;periodical&gt;&lt;full-title&gt;Journal of Accounting and Public Policy&lt;/full-title&gt;&lt;/periodical&gt;&lt;pages&gt;301-327&lt;/pages&gt;&lt;volume&gt;28&lt;/volume&gt;&lt;number&gt;4&lt;/number&gt;&lt;keywords&gt;&lt;keyword&gt;Enterprise risk management&lt;/keyword&gt;&lt;keyword&gt;Firm performance&lt;/keyword&gt;&lt;keyword&gt;Contingency theory&lt;/keyword&gt;&lt;keyword&gt;Management control systems&lt;/keyword&gt;&lt;/keywords&gt;&lt;dates&gt;&lt;year&gt;2009&lt;/year&gt;&lt;pub-dates&gt;&lt;date&gt;2009/07/01/&lt;/date&gt;&lt;/pub-dates&gt;&lt;/dates&gt;&lt;isbn&gt;0278-4254&lt;/isbn&gt;&lt;urls&gt;&lt;related-urls&gt;&lt;url&gt;https://www.sciencedirect.com/science/article/pii/S0278425409000416&lt;/url&gt;&lt;/related-urls&gt;&lt;/urls&gt;&lt;electronic-resource-num&gt;https://doi.org/10.1016/j.jaccpubpol.2009.06.006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Gordon et al. (200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1CAEAD9C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25733765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3297843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McShane&lt;/Author&gt;&lt;Year&gt;2011&lt;/Year&gt;&lt;RecNum&gt;59&lt;/RecNum&gt;&lt;DisplayText&gt;McShane et al. (2011)&lt;/DisplayText&gt;&lt;record&gt;&lt;rec-number&gt;59&lt;/rec-number&gt;&lt;foreign-keys&gt;&lt;key app="EN" db-id="fe5wsz0x3ep2sdepdtrvwd0npxeerppxsttz" timestamp="1721896233"&gt;59&lt;/key&gt;&lt;/foreign-keys&gt;&lt;ref-type name="Journal Article"&gt;17&lt;/ref-type&gt;&lt;contributors&gt;&lt;authors&gt;&lt;author&gt;McShane, Michael K.&lt;/author&gt;&lt;author&gt;Nair, Anil&lt;/author&gt;&lt;author&gt;Rustambekov, Elzotbek&lt;/author&gt;&lt;/authors&gt;&lt;/contributors&gt;&lt;titles&gt;&lt;title&gt;Does Enterprise Risk Management Increase Firm Value?&lt;/title&gt;&lt;secondary-title&gt;Journal of Accounting, Auditing &amp;amp;amp; Finance&lt;/secondary-title&gt;&lt;/titles&gt;&lt;periodical&gt;&lt;full-title&gt;Journal of Accounting, Auditing &amp;amp;amp; Finance&lt;/full-title&gt;&lt;/periodical&gt;&lt;pages&gt;641-658&lt;/pages&gt;&lt;volume&gt;26&lt;/volume&gt;&lt;number&gt;4&lt;/number&gt;&lt;keywords&gt;&lt;keyword&gt;Risk management in business&lt;/keyword&gt;&lt;keyword&gt;Insurance companies -- Risk management&lt;/keyword&gt;&lt;keyword&gt;Organizational performance&lt;/keyword&gt;&lt;keyword&gt;Corporate governance&lt;/keyword&gt;&lt;keyword&gt;Global Financial Crisis, 2008-2009&lt;/keyword&gt;&lt;keyword&gt;Government regulation&lt;/keyword&gt;&lt;keyword&gt;Financial services industry&lt;/keyword&gt;&lt;keyword&gt;Mathematical models&lt;/keyword&gt;&lt;keyword&gt;Business expansion&lt;/keyword&gt;&lt;keyword&gt;Cash flow&lt;/keyword&gt;&lt;keyword&gt;Boards of directors&lt;/keyword&gt;&lt;keyword&gt;Standard &amp;amp;amp&lt;/keyword&gt;&lt;keyword&gt;Poor&amp;apos;s Corp.&lt;/keyword&gt;&lt;keyword&gt;Consumer Lending&lt;/keyword&gt;&lt;/keywords&gt;&lt;dates&gt;&lt;year&gt;2011&lt;/year&gt;&lt;/dates&gt;&lt;publisher&gt;Sage Publications Inc.&lt;/publisher&gt;&lt;isbn&gt;0148-558X&lt;/isbn&gt;&lt;urls&gt;&lt;related-urls&gt;&lt;url&gt;https://research-ebsco-com.eresourcesptsl.ukm.remotexs.co/linkprocessor/plink?id=0862270c-b311-3f9b-99fd-575d68ef467e&lt;/url&gt;&lt;/related-urls&gt;&lt;/urls&gt;&lt;electronic-resource-num&gt;10.1177/0148558X11409160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McShane et al. (201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8F79F3F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Florio&lt;/Author&gt;&lt;Year&gt;2017&lt;/Year&gt;&lt;RecNum&gt;81&lt;/RecNum&gt;&lt;DisplayText&gt;Florio and Leoni (2017)&lt;/DisplayText&gt;&lt;record&gt;&lt;rec-number&gt;81&lt;/rec-number&gt;&lt;foreign-keys&gt;&lt;key app="EN" db-id="fe5wsz0x3ep2sdepdtrvwd0npxeerppxsttz" timestamp="1721899063"&gt;81&lt;/key&gt;&lt;/foreign-keys&gt;&lt;ref-type name="Journal Article"&gt;17&lt;/ref-type&gt;&lt;contributors&gt;&lt;authors&gt;&lt;author&gt;Florio, Cristina&lt;/author&gt;&lt;author&gt;Leoni, Giulia&lt;/author&gt;&lt;/authors&gt;&lt;/contributors&gt;&lt;titles&gt;&lt;title&gt;Enterprise risk management and firm performance: The Italian case&lt;/title&gt;&lt;secondary-title&gt;The British Accounting Review&lt;/secondary-title&gt;&lt;/titles&gt;&lt;periodical&gt;&lt;full-title&gt;The British Accounting Review&lt;/full-title&gt;&lt;/periodical&gt;&lt;pages&gt;56-74&lt;/pages&gt;&lt;volume&gt;49&lt;/volume&gt;&lt;number&gt;1&lt;/number&gt;&lt;keywords&gt;&lt;keyword&gt;Enterprise risk management&lt;/keyword&gt;&lt;keyword&gt;Chief risk officer&lt;/keyword&gt;&lt;keyword&gt;Risk committee&lt;/keyword&gt;&lt;keyword&gt;Risk assessment&lt;/keyword&gt;&lt;keyword&gt;Performance&lt;/keyword&gt;&lt;keyword&gt;Italy&lt;/keyword&gt;&lt;/keywords&gt;&lt;dates&gt;&lt;year&gt;2017&lt;/year&gt;&lt;pub-dates&gt;&lt;date&gt;2017/01/01/&lt;/date&gt;&lt;/pub-dates&gt;&lt;/dates&gt;&lt;isbn&gt;0890-8389&lt;/isbn&gt;&lt;urls&gt;&lt;related-urls&gt;&lt;url&gt;https://www.sciencedirect.com/science/article/pii/S0890838916300221&lt;/url&gt;&lt;/related-urls&gt;&lt;/urls&gt;&lt;electronic-resource-num&gt;https://doi.org/10.1016/j.bar.2016.08.003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Florio and Leoni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EA505D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.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Laisasikorn&lt;/Author&gt;&lt;Year&gt;2014&lt;/Year&gt;&lt;RecNum&gt;123&lt;/RecNum&gt;&lt;DisplayText&gt;Laisasikorn and Rompho (2014)&lt;/DisplayText&gt;&lt;record&gt;&lt;rec-number&gt;123&lt;/rec-number&gt;&lt;foreign-keys&gt;&lt;key app="EN" db-id="fe5wsz0x3ep2sdepdtrvwd0npxeerppxsttz" timestamp="1738655761"&gt;123&lt;/key&gt;&lt;/foreign-keys&gt;&lt;ref-type name="Journal Article"&gt;17&lt;/ref-type&gt;&lt;contributors&gt;&lt;authors&gt;&lt;author&gt;Laisasikorn, Kittipat&lt;/author&gt;&lt;author&gt;Rompho, Nopadol&lt;/author&gt;&lt;/authors&gt;&lt;/contributors&gt;&lt;titles&gt;&lt;title&gt;A Study of the Relationship Between a Successful Enterprise Risk Management System, a Performance Measurement System and the Financial Performance of Thai Listed Companies&lt;/title&gt;&lt;secondary-title&gt;Journal of Applied Business Economics&lt;/secondary-title&gt;&lt;/titles&gt;&lt;periodical&gt;&lt;full-title&gt;Journal of Applied Business Economics&lt;/full-title&gt;&lt;/periodical&gt;&lt;volume&gt;16&lt;/volume&gt;&lt;number&gt;2&lt;/number&gt;&lt;dates&gt;&lt;year&gt;2014&lt;/year&gt;&lt;/dates&gt;&lt;isbn&gt;1499-691X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noProof/>
                <w:sz w:val="20"/>
                <w:szCs w:val="20"/>
              </w:rPr>
              <w:t>Laisasikorn and Rompho (2014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BDE97D1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6A48C6BC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5020EAF1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Lin&lt;/Author&gt;&lt;Year&gt;2012&lt;/Year&gt;&lt;RecNum&gt;96&lt;/RecNum&gt;&lt;DisplayText&gt;Lin et al. (2012)&lt;/DisplayText&gt;&lt;record&gt;&lt;rec-number&gt;96&lt;/rec-number&gt;&lt;foreign-keys&gt;&lt;key app="EN" db-id="fe5wsz0x3ep2sdepdtrvwd0npxeerppxsttz" timestamp="1721901189"&gt;96&lt;/key&gt;&lt;/foreign-keys&gt;&lt;ref-type name="Journal Article"&gt;17&lt;/ref-type&gt;&lt;contributors&gt;&lt;authors&gt;&lt;author&gt;Lin, Yijia&lt;/author&gt;&lt;author&gt;Wen, Min-Ming&lt;/author&gt;&lt;author&gt;Yu, Jifeng&lt;/author&gt;&lt;/authors&gt;&lt;/contributors&gt;&lt;titles&gt;&lt;title&gt;Enterprise Risk Management: Strategic Antecedents, Risk Integration and Performance&lt;/title&gt;&lt;secondary-title&gt;North American Actuarial Journal&lt;/secondary-title&gt;&lt;/titles&gt;&lt;periodical&gt;&lt;full-title&gt;North American Actuarial Journal&lt;/full-title&gt;&lt;/periodical&gt;&lt;pages&gt;1-28&lt;/pages&gt;&lt;volume&gt;16&lt;/volume&gt;&lt;number&gt;1&lt;/number&gt;&lt;dates&gt;&lt;year&gt;2012&lt;/year&gt;&lt;pub-dates&gt;&lt;date&gt;2012/01/01&lt;/date&gt;&lt;/pub-dates&gt;&lt;/dates&gt;&lt;publisher&gt;Routledge&lt;/publisher&gt;&lt;isbn&gt;1092-0277&lt;/isbn&gt;&lt;urls&gt;&lt;related-urls&gt;&lt;url&gt;https://doi.org/10.1080/10920277.2012.10590630&lt;/url&gt;&lt;/related-urls&gt;&lt;/urls&gt;&lt;electronic-resource-num&gt;10.1080/10920277.2012.10590630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Lin et al. (201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19E203CF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Mohd. Hafizuddin Syah Bangaan&lt;/Author&gt;&lt;Year&gt;2017&lt;/Year&gt;&lt;RecNum&gt;42&lt;/RecNum&gt;&lt;DisplayText&gt;Mohd. Hafizuddin Syah Bangaan et al. (2017)&lt;/DisplayText&gt;&lt;record&gt;&lt;rec-number&gt;42&lt;/rec-number&gt;&lt;foreign-keys&gt;&lt;key app="EN" db-id="fe5wsz0x3ep2sdepdtrvwd0npxeerppxsttz" timestamp="1721873352"&gt;42&lt;/key&gt;&lt;/foreign-keys&gt;&lt;ref-type name="Journal Article"&gt;17&lt;/ref-type&gt;&lt;contributors&gt;&lt;authors&gt;&lt;author&gt;Mohd. Hafizuddin Syah Bangaan, Abdullah&lt;/author&gt;&lt;author&gt;Hawati, Janor&lt;/author&gt;&lt;author&gt;Mohamad Abdul, Hamid&lt;/author&gt;&lt;author&gt;Puan, Yatim&lt;/author&gt;&lt;/authors&gt;&lt;/contributors&gt;&lt;titles&gt;&lt;title&gt;The effect of enterprise risk management on firm value: evidence from Malaysian technology firms&lt;/title&gt;&lt;secondary-title&gt;Jurnal Pengurusan&lt;/secondary-title&gt;&lt;/titles&gt;&lt;periodical&gt;&lt;full-title&gt;Jurnal Pengurusan&lt;/full-title&gt;&lt;/periodical&gt;&lt;volume&gt;49&lt;/volume&gt;&lt;dates&gt;&lt;year&gt;2017&lt;/year&gt;&lt;/dates&gt;&lt;publisher&gt;Penerbit Universiti Kebangsaan Malaysia&lt;/publisher&gt;&lt;urls&gt;&lt;related-urls&gt;&lt;url&gt;https://research-ebsco-com.eresourcesptsl.ukm.remotexs.co/linkprocessor/plink?id=fb4c0b50-3f3b-3127-a1f4-d418d3a05984&lt;/url&gt;&lt;/related-urls&gt;&lt;/urls&gt;&lt;electronic-resource-num&gt;10.17576/pengurusan-2017-49-01&lt;/electronic-resource-num&gt;&lt;remote-database-name&gt;UKM JOURNAL ARTICLE REPOSITORY (UJAR)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Mohd. Hafizuddin Syah Bangaan et al.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0EB8D107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Farrell&lt;/Author&gt;&lt;Year&gt;2015&lt;/Year&gt;&lt;RecNum&gt;79&lt;/RecNum&gt;&lt;DisplayText&gt;Farrell and Gallagher (2015)&lt;/DisplayText&gt;&lt;record&gt;&lt;rec-number&gt;79&lt;/rec-number&gt;&lt;foreign-keys&gt;&lt;key app="EN" db-id="fe5wsz0x3ep2sdepdtrvwd0npxeerppxsttz" timestamp="1721898964"&gt;79&lt;/key&gt;&lt;/foreign-keys&gt;&lt;ref-type name="Journal Article"&gt;17&lt;/ref-type&gt;&lt;contributors&gt;&lt;authors&gt;&lt;author&gt;Farrell, Mark&lt;/author&gt;&lt;author&gt;Gallagher, Ronan&lt;/author&gt;&lt;/authors&gt;&lt;/contributors&gt;&lt;titles&gt;&lt;title&gt;The Valuation Implications of Enterprise Risk Management Maturity&lt;/title&gt;&lt;secondary-title&gt;JOURNAL OF RISK AND INSURANCE&lt;/secondary-title&gt;&lt;/titles&gt;&lt;periodical&gt;&lt;full-title&gt;JOURNAL OF RISK AND INSURANCE&lt;/full-title&gt;&lt;/periodical&gt;&lt;pages&gt;625-657&lt;/pages&gt;&lt;volume&gt;82&lt;/volume&gt;&lt;number&gt;3&lt;/number&gt;&lt;dates&gt;&lt;year&gt;2015&lt;/year&gt;&lt;/dates&gt;&lt;isbn&gt;0022-4367&lt;/isbn&gt;&lt;urls&gt;&lt;related-urls&gt;&lt;url&gt;https://onlinelibrary.wiley.com/doi/abs/10.1111/jori.12035&lt;/url&gt;&lt;/related-urls&gt;&lt;/urls&gt;&lt;electronic-resource-num&gt;https://doi.org/10.1111/jori.12035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Farrell and Gallagher (2015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6337AF31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69C9C236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4FD15A2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Baxter&lt;/Author&gt;&lt;Year&gt;2013&lt;/Year&gt;&lt;RecNum&gt;92&lt;/RecNum&gt;&lt;DisplayText&gt;Baxter et al. (2013)&lt;/DisplayText&gt;&lt;record&gt;&lt;rec-number&gt;92&lt;/rec-number&gt;&lt;foreign-keys&gt;&lt;key app="EN" db-id="fe5wsz0x3ep2sdepdtrvwd0npxeerppxsttz" timestamp="1721900878"&gt;92&lt;/key&gt;&lt;/foreign-keys&gt;&lt;ref-type name="Journal Article"&gt;17&lt;/ref-type&gt;&lt;contributors&gt;&lt;authors&gt;&lt;author&gt;Baxter, Ryan&lt;/author&gt;&lt;author&gt;Bedard, Jean C.&lt;/author&gt;&lt;author&gt;Hoitash, Rani&lt;/author&gt;&lt;author&gt;Yezegel, Ari&lt;/author&gt;&lt;/authors&gt;&lt;/contributors&gt;&lt;titles&gt;&lt;title&gt;Enterprise Risk Management Program Quality: Determinants, Value Relevance, and the Financial Crisis&lt;/title&gt;&lt;secondary-title&gt;CONTEMPORARY ACCOUNTING RESEARCH&lt;/secondary-title&gt;&lt;/titles&gt;&lt;periodical&gt;&lt;full-title&gt;CONTEMPORARY ACCOUNTING RESEARCH&lt;/full-title&gt;&lt;/periodical&gt;&lt;pages&gt;1264-1295&lt;/pages&gt;&lt;volume&gt;30&lt;/volume&gt;&lt;number&gt;4&lt;/number&gt;&lt;dates&gt;&lt;year&gt;2013&lt;/year&gt;&lt;/dates&gt;&lt;isbn&gt;0823-9150&lt;/isbn&gt;&lt;urls&gt;&lt;related-urls&gt;&lt;url&gt;https://onlinelibrary.wiley.com/doi/abs/10.1111/j.1911-3846.2012.01194.x&lt;/url&gt;&lt;/related-urls&gt;&lt;/urls&gt;&lt;electronic-resource-num&gt;https://doi.org/10.1111/j.1911-3846.2012.01194.x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Baxter et al. (2013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C339A9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Şenol&lt;/Author&gt;&lt;Year&gt;2017&lt;/Year&gt;&lt;RecNum&gt;144&lt;/RecNum&gt;&lt;DisplayText&gt;Şenol and Karaca (2017)&lt;/DisplayText&gt;&lt;record&gt;&lt;rec-number&gt;144&lt;/rec-number&gt;&lt;foreign-keys&gt;&lt;key app="EN" db-id="fe5wsz0x3ep2sdepdtrvwd0npxeerppxsttz" timestamp="1739022287"&gt;144&lt;/key&gt;&lt;/foreign-keys&gt;&lt;ref-type name="Journal Article"&gt;17&lt;/ref-type&gt;&lt;contributors&gt;&lt;authors&gt;&lt;author&gt;Şenol, Zekai&lt;/author&gt;&lt;author&gt;Karaca, Süleyman Serdar&lt;/author&gt;&lt;/authors&gt;&lt;/contributors&gt;&lt;titles&gt;&lt;title&gt;THE EFFECT OF ENTERPRISE RISK MANAGEMENT ON FIRM PERFORMANCE: A CASE STUDY ON TURKEY&lt;/title&gt;&lt;secondary-title&gt;Financial Studies&lt;/secondary-title&gt;&lt;/titles&gt;&lt;periodical&gt;&lt;full-title&gt;Financial Studies&lt;/full-title&gt;&lt;/periodical&gt;&lt;volume&gt;21&lt;/volume&gt;&lt;number&gt;2&lt;/number&gt;&lt;dates&gt;&lt;year&gt;2017&lt;/year&gt;&lt;/dates&gt;&lt;isbn&gt;2066-6071&lt;/isbn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Şenol and Karaca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2BDF87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Kommunuri&lt;/Author&gt;&lt;Year&gt;2016&lt;/Year&gt;&lt;RecNum&gt;45&lt;/RecNum&gt;&lt;DisplayText&gt;Kommunuri et al. (2016)&lt;/DisplayText&gt;&lt;record&gt;&lt;rec-number&gt;45&lt;/rec-number&gt;&lt;foreign-keys&gt;&lt;key app="EN" db-id="fe5wsz0x3ep2sdepdtrvwd0npxeerppxsttz" timestamp="1721874657"&gt;45&lt;/key&gt;&lt;/foreign-keys&gt;&lt;ref-type name="Journal Article"&gt;17&lt;/ref-type&gt;&lt;contributors&gt;&lt;authors&gt;&lt;author&gt;Kommunuri, John&lt;/author&gt;&lt;author&gt;Narayan, Anil&lt;/author&gt;&lt;author&gt;Wheaton, Mark&lt;/author&gt;&lt;author&gt;Jandug, Lilibeth&lt;/author&gt;&lt;author&gt;Gonuguntla, Satya %J New Zealand Journal of Applied Business Research&lt;/author&gt;&lt;/authors&gt;&lt;/contributors&gt;&lt;titles&gt;&lt;title&gt;Firm performance and value effects of enterprise risk management&lt;/title&gt;&lt;secondary-title&gt;New Zealand Journal of Applied Business Research (NZJABR)&lt;/secondary-title&gt;&lt;/titles&gt;&lt;periodical&gt;&lt;full-title&gt;New Zealand Journal of Applied Business Research (NZJABR)&lt;/full-title&gt;&lt;/periodical&gt;&lt;pages&gt;17-28&lt;/pages&gt;&lt;volume&gt;14&lt;/volume&gt;&lt;number&gt;2&lt;/number&gt;&lt;dates&gt;&lt;year&gt;2016&lt;/year&gt;&lt;/dates&gt;&lt;isbn&gt;1175-8007&lt;/isbn&gt;&lt;urls&gt;&lt;related-urls&gt;&lt;url&gt;https://eresourcesptsl.ukm.remotexs.co/login?url=https://search-ebscohost-com.eresourcesptsl.ukm.remotexs.co/login.aspx?direct=true&amp;amp;db=bth&amp;amp;AN=122902481&amp;amp;site=ehost-live&lt;/url&gt;&lt;/related-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Kommunuri et al. (2016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CF262EC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4E215A46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7C2C8095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Eckles&lt;/Author&gt;&lt;Year&gt;2014&lt;/Year&gt;&lt;RecNum&gt;83&lt;/RecNum&gt;&lt;DisplayText&gt;Eckles et al. (2014)&lt;/DisplayText&gt;&lt;record&gt;&lt;rec-number&gt;83&lt;/rec-number&gt;&lt;foreign-keys&gt;&lt;key app="EN" db-id="fe5wsz0x3ep2sdepdtrvwd0npxeerppxsttz" timestamp="1721899136"&gt;83&lt;/key&gt;&lt;/foreign-keys&gt;&lt;ref-type name="Journal Article"&gt;17&lt;/ref-type&gt;&lt;contributors&gt;&lt;authors&gt;&lt;author&gt;Eckles, David L.&lt;/author&gt;&lt;author&gt;Hoyt, Robert E.&lt;/author&gt;&lt;author&gt;Miller, Steve M.&lt;/author&gt;&lt;/authors&gt;&lt;/contributors&gt;&lt;titles&gt;&lt;title&gt;The impact of enterprise risk management on the marginal cost of reducing risk: Evidence from the insurance industry&lt;/title&gt;&lt;secondary-title&gt;Journal of Banking &amp;amp; Finance&lt;/secondary-title&gt;&lt;/titles&gt;&lt;periodical&gt;&lt;full-title&gt;Journal of Banking &amp;amp; Finance&lt;/full-title&gt;&lt;/periodical&gt;&lt;pages&gt;247-261&lt;/pages&gt;&lt;volume&gt;43&lt;/volume&gt;&lt;keywords&gt;&lt;keyword&gt;Risk management&lt;/keyword&gt;&lt;keyword&gt;Enterprise risk management&lt;/keyword&gt;&lt;keyword&gt;Financial institution&lt;/keyword&gt;&lt;keyword&gt;Insurance&lt;/keyword&gt;&lt;/keywords&gt;&lt;dates&gt;&lt;year&gt;2014&lt;/year&gt;&lt;pub-dates&gt;&lt;date&gt;2014/06/01/&lt;/date&gt;&lt;/pub-dates&gt;&lt;/dates&gt;&lt;isbn&gt;0378-4266&lt;/isbn&gt;&lt;urls&gt;&lt;related-urls&gt;&lt;url&gt;https://www.sciencedirect.com/science/article/pii/S0378426614000697&lt;/url&gt;&lt;/related-urls&gt;&lt;/urls&gt;&lt;electronic-resource-num&gt;https://doi.org/10.1016/j.jbankfin.2014.02.007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Eckles et al. (2014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 </w:t>
            </w:r>
          </w:p>
        </w:tc>
        <w:tc>
          <w:tcPr>
            <w:tcW w:w="2800" w:type="dxa"/>
            <w:noWrap/>
            <w:hideMark/>
          </w:tcPr>
          <w:p w14:paraId="524DD4B4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Yang&lt;/Author&gt;&lt;Year&gt;2018&lt;/Year&gt;&lt;RecNum&gt;99&lt;/RecNum&gt;&lt;DisplayText&gt;Yang et al. (2018)&lt;/DisplayText&gt;&lt;record&gt;&lt;rec-number&gt;99&lt;/rec-number&gt;&lt;foreign-keys&gt;&lt;key app="EN" db-id="fe5wsz0x3ep2sdepdtrvwd0npxeerppxsttz" timestamp="1721901533"&gt;99&lt;/key&gt;&lt;/foreign-keys&gt;&lt;ref-type name="Journal Article"&gt;17&lt;/ref-type&gt;&lt;contributors&gt;&lt;authors&gt;&lt;author&gt;Yang, Songling&lt;/author&gt;&lt;author&gt;Ishtiaq, Muhammad&lt;/author&gt;&lt;author&gt;Anwar, Muhammad&lt;/author&gt;&lt;/authors&gt;&lt;/contributors&gt;&lt;titles&gt;&lt;title&gt;Enterprise Risk Management Practices and Firm Performance, the Mediating Role of Competitive Advantage and the Moderating Role of Financial Literacy&lt;/title&gt;&lt;secondary-title&gt;JOURNAL OF RISK AND FINANCIAL MANAGEMENT&lt;/secondary-title&gt;&lt;/titles&gt;&lt;periodical&gt;&lt;full-title&gt;Journal of Risk and Financial Management&lt;/full-title&gt;&lt;/periodical&gt;&lt;pages&gt;17&lt;/pages&gt;&lt;volume&gt;11&lt;/volume&gt;&lt;number&gt;35&lt;/number&gt;&lt;dates&gt;&lt;year&gt;2018&lt;/year&gt;&lt;/dates&gt;&lt;isbn&gt;1911-8074&lt;/isbn&gt;&lt;accession-num&gt;doi:10.3390/jrfm11030035&lt;/accession-num&gt;&lt;urls&gt;&lt;related-urls&gt;&lt;url&gt;https://www.mdpi.com/1911-8074/11/3/35&lt;/url&gt;&lt;/related-urls&gt;&lt;/urls&gt;&lt;electronic-resource-num&gt;10.3390/jrfm11030035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Yang et al.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0EE5F1E8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Soltanizadeh&lt;/Author&gt;&lt;Year&gt;2016&lt;/Year&gt;&lt;RecNum&gt;80&lt;/RecNum&gt;&lt;DisplayText&gt;Soltanizadeh et al. (2016)&lt;/DisplayText&gt;&lt;record&gt;&lt;rec-number&gt;80&lt;/rec-number&gt;&lt;foreign-keys&gt;&lt;key app="EN" db-id="fe5wsz0x3ep2sdepdtrvwd0npxeerppxsttz" timestamp="1721899019"&gt;80&lt;/key&gt;&lt;/foreign-keys&gt;&lt;ref-type name="Journal Article"&gt;17&lt;/ref-type&gt;&lt;contributors&gt;&lt;authors&gt;&lt;author&gt;Soltanizadeh, Sara&lt;/author&gt;&lt;author&gt;Abdul Rasid, Siti Zaleha&lt;/author&gt;&lt;author&gt;Mottaghi Golshan, Nargess&lt;/author&gt;&lt;author&gt;Wan Ismail, Wan Khairuzzaman&lt;/author&gt;&lt;/authors&gt;&lt;/contributors&gt;&lt;titles&gt;&lt;title&gt;Business strategy, enterprise risk management and organizational performance&lt;/title&gt;&lt;secondary-title&gt;Management Research Review&lt;/secondary-title&gt;&lt;/titles&gt;&lt;periodical&gt;&lt;full-title&gt;Management Research Review&lt;/full-title&gt;&lt;/periodical&gt;&lt;pages&gt;1016-1033&lt;/pages&gt;&lt;volume&gt;39&lt;/volume&gt;&lt;number&gt;9&lt;/number&gt;&lt;dates&gt;&lt;year&gt;2016&lt;/year&gt;&lt;/dates&gt;&lt;publisher&gt;Emerald Group Publishing Limited&lt;/publisher&gt;&lt;isbn&gt;2040-8269&lt;/isbn&gt;&lt;urls&gt;&lt;related-urls&gt;&lt;url&gt;https://doi.org/10.1108/MRR-05-2015-0107&lt;/url&gt;&lt;/related-urls&gt;&lt;/urls&gt;&lt;electronic-resource-num&gt;10.1108/MRR-05-2015-0107&lt;/electronic-resource-num&gt;&lt;access-date&gt;2024/07/25&lt;/access-dat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Soltanizadeh et al. (2016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267E1611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60C8ECC2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0910FEF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Rasid&lt;/Author&gt;&lt;Year&gt;2014&lt;/Year&gt;&lt;RecNum&gt;87&lt;/RecNum&gt;&lt;DisplayText&gt;Rasid et al. (2014)&lt;/DisplayText&gt;&lt;record&gt;&lt;rec-number&gt;87&lt;/rec-number&gt;&lt;foreign-keys&gt;&lt;key app="EN" db-id="fe5wsz0x3ep2sdepdtrvwd0npxeerppxsttz" timestamp="1721899758"&gt;87&lt;/key&gt;&lt;/foreign-keys&gt;&lt;ref-type name="Journal Article"&gt;17&lt;/ref-type&gt;&lt;contributors&gt;&lt;authors&gt;&lt;author&gt;Rasid, Siti Zaleha Abdul&lt;/author&gt;&lt;author&gt;Ruhana Isa, Che&lt;/author&gt;&lt;author&gt;Khairuzzaman Wan Ismail, Wan&lt;/author&gt;&lt;/authors&gt;&lt;/contributors&gt;&lt;titles&gt;&lt;title&gt;Management accounting systems, enterprise risk management and organizational performance in financial institutions&lt;/title&gt;&lt;secondary-title&gt;Asian Review of Accounting&lt;/secondary-title&gt;&lt;/titles&gt;&lt;periodical&gt;&lt;full-title&gt;Asian Review of Accounting&lt;/full-title&gt;&lt;/periodical&gt;&lt;pages&gt;128-144&lt;/pages&gt;&lt;volume&gt;22&lt;/volume&gt;&lt;number&gt;2&lt;/number&gt;&lt;dates&gt;&lt;year&gt;2014&lt;/year&gt;&lt;/dates&gt;&lt;publisher&gt;Emerald Group Publishing Limited&lt;/publisher&gt;&lt;isbn&gt;1321-7348&lt;/isbn&gt;&lt;urls&gt;&lt;related-urls&gt;&lt;url&gt;https://doi.org/10.1108/ARA-03-2013-0022&lt;/url&gt;&lt;/related-urls&gt;&lt;/urls&gt;&lt;electronic-resource-num&gt;10.1108/ARA-03-2013-0022&lt;/electronic-resource-num&gt;&lt;access-date&gt;2024/07/25&lt;/access-dat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Rasid et al. (2014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81D423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Anton&lt;/Author&gt;&lt;Year&gt;2018&lt;/Year&gt;&lt;RecNum&gt;72&lt;/RecNum&gt;&lt;DisplayText&gt;Anton (2018)&lt;/DisplayText&gt;&lt;record&gt;&lt;rec-number&gt;72&lt;/rec-number&gt;&lt;foreign-keys&gt;&lt;key app="EN" db-id="fe5wsz0x3ep2sdepdtrvwd0npxeerppxsttz" timestamp="1721897660"&gt;72&lt;/key&gt;&lt;/foreign-keys&gt;&lt;ref-type name="Journal Article"&gt;17&lt;/ref-type&gt;&lt;contributors&gt;&lt;authors&gt;&lt;author&gt;Anton, Sorin Gabriel&lt;/author&gt;&lt;/authors&gt;&lt;/contributors&gt;&lt;titles&gt;&lt;title&gt;The Impact of Enterprise Risk Management on Firm Value: Empirical Evidence from Romanian Non-Financial Firms&lt;/title&gt;&lt;secondary-title&gt;Engineering Economics&lt;/secondary-title&gt;&lt;/titles&gt;&lt;periodical&gt;&lt;full-title&gt;Engineering Economics&lt;/full-title&gt;&lt;/periodical&gt;&lt;pages&gt;151-157&lt;/pages&gt;&lt;volume&gt;29&lt;/volume&gt;&lt;number&gt;2&lt;/number&gt;&lt;keywords&gt;&lt;keyword&gt;Risk management in business&lt;/keyword&gt;&lt;keyword&gt;Emerging markets&lt;/keyword&gt;&lt;keyword&gt;Semiconductor and Related Device Manufacturing&lt;/keyword&gt;&lt;keyword&gt;Systems on a chip&lt;/keyword&gt;&lt;keyword&gt;Panel analysis&lt;/keyword&gt;&lt;/keywords&gt;&lt;dates&gt;&lt;year&gt;2018&lt;/year&gt;&lt;/dates&gt;&lt;publisher&gt;Engineering Economics&lt;/publisher&gt;&lt;isbn&gt;1392-2785&lt;/isbn&gt;&lt;urls&gt;&lt;related-urls&gt;&lt;url&gt;https://research-ebsco-com.eresourcesptsl.ukm.remotexs.co/linkprocessor/plink?id=d4a6fcc1-3edc-3eb7-8c57-15646074cce4&lt;/url&gt;&lt;/related-urls&gt;&lt;/urls&gt;&lt;electronic-resource-num&gt;10.5755/j01.ee.29.2.16426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Anton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5829564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Callahan&lt;/Author&gt;&lt;Year&gt;2017&lt;/Year&gt;&lt;RecNum&gt;73&lt;/RecNum&gt;&lt;DisplayText&gt;Callahan and Soileau (2017)&lt;/DisplayText&gt;&lt;record&gt;&lt;rec-number&gt;73&lt;/rec-number&gt;&lt;foreign-keys&gt;&lt;key app="EN" db-id="fe5wsz0x3ep2sdepdtrvwd0npxeerppxsttz" timestamp="1721897709"&gt;73&lt;/key&gt;&lt;/foreign-keys&gt;&lt;ref-type name="Journal Article"&gt;17&lt;/ref-type&gt;&lt;contributors&gt;&lt;authors&gt;&lt;author&gt;Callahan, Carolyn&lt;/author&gt;&lt;author&gt;Soileau, Jared&lt;/author&gt;&lt;/authors&gt;&lt;/contributors&gt;&lt;titles&gt;&lt;title&gt;Does Enterprise risk management enhance operating performance?&lt;/title&gt;&lt;secondary-title&gt;Advances in Accounting&lt;/secondary-title&gt;&lt;/titles&gt;&lt;periodical&gt;&lt;full-title&gt;Advances in Accounting&lt;/full-title&gt;&lt;/periodical&gt;&lt;pages&gt;122-139&lt;/pages&gt;&lt;volume&gt;37&lt;/volume&gt;&lt;keywords&gt;&lt;keyword&gt;Enterprise risk management&lt;/keyword&gt;&lt;keyword&gt;Operating performance&lt;/keyword&gt;&lt;keyword&gt;Corporate governance&lt;/keyword&gt;&lt;/keywords&gt;&lt;dates&gt;&lt;year&gt;2017&lt;/year&gt;&lt;pub-dates&gt;&lt;date&gt;2017/06/01/&lt;/date&gt;&lt;/pub-dates&gt;&lt;/dates&gt;&lt;isbn&gt;0882-6110&lt;/isbn&gt;&lt;urls&gt;&lt;related-urls&gt;&lt;url&gt;https://www.sciencedirect.com/science/article/pii/S088261101630164X&lt;/url&gt;&lt;/related-urls&gt;&lt;/urls&gt;&lt;electronic-resource-num&gt;https://doi.org/10.1016/j.adiac.2017.01.001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Callahan and Soileau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DAA13DD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3BA1969A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172FC8C3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7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Li&lt;/Author&gt;&lt;Year&gt;2014&lt;/Year&gt;&lt;RecNum&gt;129&lt;/RecNum&gt;&lt;DisplayText&gt;Li et al. (2014)&lt;/DisplayText&gt;&lt;record&gt;&lt;rec-number&gt;129&lt;/rec-number&gt;&lt;foreign-keys&gt;&lt;key app="EN" db-id="fe5wsz0x3ep2sdepdtrvwd0npxeerppxsttz" timestamp="1738660090"&gt;129&lt;/key&gt;&lt;/foreign-keys&gt;&lt;ref-type name="Journal Article"&gt;17&lt;/ref-type&gt;&lt;contributors&gt;&lt;authors&gt;&lt;author&gt;Li, Qiuying&lt;/author&gt;&lt;author&gt;Wu, Yue&lt;/author&gt;&lt;author&gt;Marshall, Alasdair&lt;/author&gt;&lt;author&gt;Chipulu, Maxwell&lt;/author&gt;&lt;author&gt;Ojiako, Udechukwu&lt;/author&gt;&lt;/authors&gt;&lt;/contributors&gt;&lt;titles&gt;&lt;title&gt;Enterprise risk management and firm value within China&amp;apos;s insurance industry&lt;/title&gt;&lt;secondary-title&gt;Acta Commercii&lt;/secondary-title&gt;&lt;/titles&gt;&lt;periodical&gt;&lt;full-title&gt;Acta Commercii&lt;/full-title&gt;&lt;/periodical&gt;&lt;pages&gt;1-10&lt;/pages&gt;&lt;volume&gt;14&lt;/volume&gt;&lt;number&gt;1&lt;/number&gt;&lt;dates&gt;&lt;year&gt;2014&lt;/year&gt;&lt;/dates&gt;&lt;isbn&gt;2413-1903&lt;/isbn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Li et al. (2014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1F35A51A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7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Zou&lt;/Author&gt;&lt;Year&gt;2018&lt;/Year&gt;&lt;RecNum&gt;22&lt;/RecNum&gt;&lt;DisplayText&gt;Zou et al. (2018)&lt;/DisplayText&gt;&lt;record&gt;&lt;rec-number&gt;22&lt;/rec-number&gt;&lt;foreign-keys&gt;&lt;key app="EN" db-id="fe5wsz0x3ep2sdepdtrvwd0npxeerppxsttz" timestamp="1721834806"&gt;22&lt;/key&gt;&lt;/foreign-keys&gt;&lt;ref-type name="Journal Article"&gt;17&lt;/ref-type&gt;&lt;contributors&gt;&lt;authors&gt;&lt;author&gt;Zou, X.&lt;/author&gt;&lt;author&gt;Isa, Che Ruhana&lt;/author&gt;&lt;author&gt;Rahman, Mahfuzur&lt;/author&gt;&lt;/authors&gt;&lt;/contributors&gt;&lt;titles&gt;&lt;title&gt;Managing Risk inside China: Insights from In-depth Empirical Analyses in Manufacturing Industry&lt;/title&gt;&lt;secondary-title&gt;International Journal of China Studies&lt;/secondary-title&gt;&lt;/titles&gt;&lt;periodical&gt;&lt;full-title&gt;International Journal of China Studies&lt;/full-title&gt;&lt;/periodical&gt;&lt;pages&gt;97-118&lt;/pages&gt;&lt;volume&gt;9&lt;/volume&gt;&lt;number&gt;1&lt;/number&gt;&lt;dates&gt;&lt;year&gt;2018&lt;/year&gt;&lt;/dates&gt;&lt;isbn&gt;2180-3250&lt;/isbn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Zou et al.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680B9C20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7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Fong-Woon&lt;/Author&gt;&lt;Year&gt;2017&lt;/Year&gt;&lt;RecNum&gt;117&lt;/RecNum&gt;&lt;DisplayText&gt;Fong-Woon and Shad (2017)&lt;/DisplayText&gt;&lt;record&gt;&lt;rec-number&gt;117&lt;/rec-number&gt;&lt;foreign-keys&gt;&lt;key app="EN" db-id="fe5wsz0x3ep2sdepdtrvwd0npxeerppxsttz" timestamp="1721904358"&gt;117&lt;/key&gt;&lt;/foreign-keys&gt;&lt;ref-type name="Journal Article"&gt;17&lt;/ref-type&gt;&lt;contributors&gt;&lt;authors&gt;&lt;author&gt;Fong-Woon, Lai&lt;/author&gt;&lt;author&gt;Shad, Muhammad Kashif&lt;/author&gt;&lt;/authors&gt;&lt;/contributors&gt;&lt;titles&gt;&lt;title&gt;Economic Value Added Analysis for Enterprise Risk Management&lt;/title&gt;&lt;secondary-title&gt;Global Business &amp;amp; Management Research&lt;/secondary-title&gt;&lt;/titles&gt;&lt;periodical&gt;&lt;full-title&gt;Global Business &amp;amp; Management Research&lt;/full-title&gt;&lt;/periodical&gt;&lt;pages&gt;338-347&lt;/pages&gt;&lt;volume&gt;9&lt;/volume&gt;&lt;keywords&gt;&lt;keyword&gt;Economic value added (Corporations)&lt;/keyword&gt;&lt;keyword&gt;Risk management in business&lt;/keyword&gt;&lt;keyword&gt;Regression analysis&lt;/keyword&gt;&lt;keyword&gt;Organizational performance&lt;/keyword&gt;&lt;keyword&gt;Empirical research&lt;/keyword&gt;&lt;keyword&gt;Economic Value Added&lt;/keyword&gt;&lt;keyword&gt;Enterprise Risk Management&lt;/keyword&gt;&lt;keyword&gt;Firm Performance&lt;/keyword&gt;&lt;/keywords&gt;&lt;dates&gt;&lt;year&gt;2017&lt;/year&gt;&lt;/dates&gt;&lt;publisher&gt;Global Business &amp;amp; Management Research&lt;/publisher&gt;&lt;isbn&gt;19475667&lt;/isbn&gt;&lt;accession-num&gt;122717277&lt;/accession-num&gt;&lt;work-type&gt;Article&lt;/work-type&gt;&lt;urls&gt;&lt;related-urls&gt;&lt;url&gt;https://eresourcesptsl.ukm.remotexs.co/login?url=https://search-ebscohost-com.eresourcesptsl.ukm.remotexs.co/login.aspx?direct=true&amp;amp;db=bth&amp;amp;AN=122717277&amp;amp;site=ehost-live&lt;/url&gt;&lt;/related-urls&gt;&lt;/urls&gt;&lt;remote-database-name&gt;Business Source Complete&lt;/remote-database-name&gt;&lt;remote-database-provider&gt;EBSCOhost&lt;/remote-database-provider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Fong-Woon and Shad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207174F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74537614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11B6E7B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8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Grace&lt;/Author&gt;&lt;Year&gt;2015&lt;/Year&gt;&lt;RecNum&gt;105&lt;/RecNum&gt;&lt;DisplayText&gt;Grace et al. (2015)&lt;/DisplayText&gt;&lt;record&gt;&lt;rec-number&gt;105&lt;/rec-number&gt;&lt;foreign-keys&gt;&lt;key app="EN" db-id="fe5wsz0x3ep2sdepdtrvwd0npxeerppxsttz" timestamp="1721902112"&gt;105&lt;/key&gt;&lt;/foreign-keys&gt;&lt;ref-type name="Journal Article"&gt;17&lt;/ref-type&gt;&lt;contributors&gt;&lt;authors&gt;&lt;author&gt;Grace, Martin F.&lt;/author&gt;&lt;author&gt;Leverty, J. Tyler&lt;/author&gt;&lt;author&gt;Phillips, Richard D.&lt;/author&gt;&lt;author&gt;Shimpi, Prakash&lt;/author&gt;&lt;/authors&gt;&lt;/contributors&gt;&lt;titles&gt;&lt;title&gt;The Value of Investing in Enterprise Risk Management&lt;/title&gt;&lt;secondary-title&gt;JOURNAL OF RISK AND INSURANCE&lt;/secondary-title&gt;&lt;/titles&gt;&lt;periodical&gt;&lt;full-title&gt;JOURNAL OF RISK AND INSURANCE&lt;/full-title&gt;&lt;/periodical&gt;&lt;pages&gt;289-316&lt;/pages&gt;&lt;volume&gt;82&lt;/volume&gt;&lt;number&gt;2&lt;/number&gt;&lt;dates&gt;&lt;year&gt;2015&lt;/year&gt;&lt;/dates&gt;&lt;isbn&gt;0022-4367&lt;/isbn&gt;&lt;urls&gt;&lt;related-urls&gt;&lt;url&gt;https://onlinelibrary.wiley.com/doi/abs/10.1111/jori.12022&lt;/url&gt;&lt;/related-urls&gt;&lt;/urls&gt;&lt;electronic-resource-num&gt;https://doi.org/10.1111/jori.12022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Grace et al. (2015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46A4B09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8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Marc&lt;/Author&gt;&lt;Year&gt;2018&lt;/Year&gt;&lt;RecNum&gt;89&lt;/RecNum&gt;&lt;DisplayText&gt;Marc et al. (2018)&lt;/DisplayText&gt;&lt;record&gt;&lt;rec-number&gt;89&lt;/rec-number&gt;&lt;foreign-keys&gt;&lt;key app="EN" db-id="fe5wsz0x3ep2sdepdtrvwd0npxeerppxsttz" timestamp="1721900610"&gt;89&lt;/key&gt;&lt;/foreign-keys&gt;&lt;ref-type name="Journal Article"&gt;17&lt;/ref-type&gt;&lt;contributors&gt;&lt;authors&gt;&lt;author&gt;Marc, Mojca&lt;/author&gt;&lt;author&gt;Sprčić, Danijela Miloš&lt;/author&gt;&lt;author&gt;Žagar, Marina Mešin&lt;/author&gt;&lt;/authors&gt;&lt;/contributors&gt;&lt;titles&gt;&lt;title&gt;Is enterprise risk management a value added activity?&lt;/title&gt;&lt;secondary-title&gt;E &amp;amp; M EKONOMIE A MANAGEMENT&lt;/secondary-title&gt;&lt;/titles&gt;&lt;periodical&gt;&lt;full-title&gt;E &amp;amp; M EKONOMIE A MANAGEMENT&lt;/full-title&gt;&lt;/periodical&gt;&lt;pages&gt;17&lt;/pages&gt;&lt;volume&gt;21&lt;/volume&gt;&lt;number&gt;1&lt;/number&gt;&lt;section&gt;68&lt;/section&gt;&lt;dates&gt;&lt;year&gt;2018&lt;/year&gt;&lt;/dates&gt;&lt;urls&gt;&lt;/urls&gt;&lt;electronic-resource-num&gt;10.15240/tul/001/2018-1-005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Marc et al.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CCD76C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8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Rasid&lt;/Author&gt;&lt;Year&gt;2017&lt;/Year&gt;&lt;RecNum&gt;38&lt;/RecNum&gt;&lt;DisplayText&gt;Rasid et al. (2017)&lt;/DisplayText&gt;&lt;record&gt;&lt;rec-number&gt;38&lt;/rec-number&gt;&lt;foreign-keys&gt;&lt;key app="EN" db-id="fe5wsz0x3ep2sdepdtrvwd0npxeerppxsttz" timestamp="1721872322"&gt;38&lt;/key&gt;&lt;/foreign-keys&gt;&lt;ref-type name="Journal Article"&gt;17&lt;/ref-type&gt;&lt;contributors&gt;&lt;authors&gt;&lt;author&gt;Rasid, Siti Zaleha Abdul&lt;/author&gt;&lt;author&gt;Golshan, Nargess&lt;/author&gt;&lt;author&gt;Mokhber, Mozhdeh&lt;/author&gt;&lt;author&gt;Tan, Gi-Gi&lt;/author&gt;&lt;author&gt;Mohd-Zamil, Nor Aiza&lt;/author&gt;&lt;/authors&gt;&lt;/contributors&gt;&lt;titles&gt;&lt;title&gt;Enterprise risk management, performance measurement systems and organizational performance in Malaysian Public Listed Firms&lt;/title&gt;&lt;secondary-title&gt;International Journal of Business &amp;amp; Society&lt;/secondary-title&gt;&lt;/titles&gt;&lt;periodical&gt;&lt;full-title&gt;International Journal of Business &amp;amp; Society&lt;/full-title&gt;&lt;/periodical&gt;&lt;volume&gt;18&lt;/volume&gt;&lt;number&gt;2&lt;/number&gt;&lt;dates&gt;&lt;year&gt;2017&lt;/year&gt;&lt;/dates&gt;&lt;isbn&gt;1511-6670&lt;/isbn&gt;&lt;urls&gt;&lt;/urls&gt;&lt;electronic-resource-num&gt;10.33736/ijbs.543.2017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Rasid et al.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151A5D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0B65AF58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40E5C2B8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9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Hoyt&lt;/Author&gt;&lt;Year&gt;2015&lt;/Year&gt;&lt;RecNum&gt;107&lt;/RecNum&gt;&lt;DisplayText&gt;Hoyt and Liebenberg (2015)&lt;/DisplayText&gt;&lt;record&gt;&lt;rec-number&gt;107&lt;/rec-number&gt;&lt;foreign-keys&gt;&lt;key app="EN" db-id="fe5wsz0x3ep2sdepdtrvwd0npxeerppxsttz" timestamp="1721902236"&gt;107&lt;/key&gt;&lt;/foreign-keys&gt;&lt;ref-type name="Journal Article"&gt;17&lt;/ref-type&gt;&lt;contributors&gt;&lt;authors&gt;&lt;author&gt;Hoyt, Robert E.&lt;/author&gt;&lt;author&gt;Liebenberg, Andre P.&lt;/author&gt;&lt;/authors&gt;&lt;/contributors&gt;&lt;titles&gt;&lt;title&gt;Evidence of the Value of Enterprise Risk Management&lt;/title&gt;&lt;secondary-title&gt;JOURNAL OF APPLIED CORPORATE FINANCE&lt;/secondary-title&gt;&lt;/titles&gt;&lt;periodical&gt;&lt;full-title&gt;JOURNAL OF APPLIED CORPORATE FINANCE&lt;/full-title&gt;&lt;/periodical&gt;&lt;pages&gt;41-47&lt;/pages&gt;&lt;volume&gt;27&lt;/volume&gt;&lt;number&gt;1&lt;/number&gt;&lt;dates&gt;&lt;year&gt;2015&lt;/year&gt;&lt;/dates&gt;&lt;isbn&gt;1078-1196&lt;/isbn&gt;&lt;urls&gt;&lt;related-urls&gt;&lt;url&gt;https://onlinelibrary.wiley.com/doi/abs/10.1111/jacf.12103&lt;/url&gt;&lt;/related-urls&gt;&lt;/urls&gt;&lt;electronic-resource-num&gt;https://doi.org/10.1111/jacf.12103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Hoyt and Liebenberg (2015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496BE496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9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Annamalah&lt;/Author&gt;&lt;Year&gt;2018&lt;/Year&gt;&lt;RecNum&gt;76&lt;/RecNum&gt;&lt;DisplayText&gt;Annamalah et al. (2018)&lt;/DisplayText&gt;&lt;record&gt;&lt;rec-number&gt;76&lt;/rec-number&gt;&lt;foreign-keys&gt;&lt;key app="EN" db-id="fe5wsz0x3ep2sdepdtrvwd0npxeerppxsttz" timestamp="1721898421"&gt;76&lt;/key&gt;&lt;/foreign-keys&gt;&lt;ref-type name="Journal Article"&gt;17&lt;/ref-type&gt;&lt;contributors&gt;&lt;authors&gt;&lt;author&gt;Annamalah, Sanmugam&lt;/author&gt;&lt;author&gt;Raman, Murali&lt;/author&gt;&lt;author&gt;Marthandan, Govindan&lt;/author&gt;&lt;author&gt;Logeswaran, Aravindan Kalisri&lt;/author&gt;&lt;/authors&gt;&lt;/contributors&gt;&lt;titles&gt;&lt;title&gt;Implementation of Enterprise Risk Management (ERM) Framework in Enhancing Business Performances in Oil and Gas Sector&lt;/title&gt;&lt;secondary-title&gt;ECONOMIES&lt;/secondary-title&gt;&lt;/titles&gt;&lt;periodical&gt;&lt;full-title&gt;ECONOMIES&lt;/full-title&gt;&lt;/periodical&gt;&lt;pages&gt;4&lt;/pages&gt;&lt;volume&gt;6&lt;/volume&gt;&lt;number&gt;1&lt;/number&gt;&lt;dates&gt;&lt;year&gt;2018&lt;/year&gt;&lt;/dates&gt;&lt;isbn&gt;2227-7099&lt;/isbn&gt;&lt;accession-num&gt;doi:10.3390/economies6010004&lt;/accession-num&gt;&lt;urls&gt;&lt;related-urls&gt;&lt;url&gt;https://www.mdpi.com/2227-7099/6/1/4&lt;/url&gt;&lt;/related-urls&gt;&lt;/urls&gt;&lt;electronic-resource-num&gt;10.3390/economies6010004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Annamalah et al.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4B2D1CDE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9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Lechner&lt;/Author&gt;&lt;Year&gt;2018&lt;/Year&gt;&lt;RecNum&gt;90&lt;/RecNum&gt;&lt;DisplayText&gt;Lechner and Gatzert (2018)&lt;/DisplayText&gt;&lt;record&gt;&lt;rec-number&gt;90&lt;/rec-number&gt;&lt;foreign-keys&gt;&lt;key app="EN" db-id="fe5wsz0x3ep2sdepdtrvwd0npxeerppxsttz" timestamp="1721900663"&gt;90&lt;/key&gt;&lt;/foreign-keys&gt;&lt;ref-type name="Journal Article"&gt;17&lt;/ref-type&gt;&lt;contributors&gt;&lt;authors&gt;&lt;author&gt;Lechner, Philipp&lt;/author&gt;&lt;author&gt;Gatzert, Nadine&lt;/author&gt;&lt;/authors&gt;&lt;/contributors&gt;&lt;titles&gt;&lt;title&gt;Determinants and value of enterprise risk management: empirical evidence from Germany&lt;/title&gt;&lt;secondary-title&gt;The European Journal of Finance&lt;/secondary-title&gt;&lt;/titles&gt;&lt;periodical&gt;&lt;full-title&gt;The European Journal of Finance&lt;/full-title&gt;&lt;/periodical&gt;&lt;pages&gt;867-887&lt;/pages&gt;&lt;volume&gt;24&lt;/volume&gt;&lt;number&gt;10&lt;/number&gt;&lt;dates&gt;&lt;year&gt;2018&lt;/year&gt;&lt;pub-dates&gt;&lt;date&gt;2018/07/03&lt;/date&gt;&lt;/pub-dates&gt;&lt;/dates&gt;&lt;publisher&gt;Routledge&lt;/publisher&gt;&lt;isbn&gt;1351-847X&lt;/isbn&gt;&lt;urls&gt;&lt;related-urls&gt;&lt;url&gt;https://doi.org/10.1080/1351847X.2017.1347100&lt;/url&gt;&lt;/related-urls&gt;&lt;/urls&gt;&lt;electronic-resource-num&gt;10.1080/1351847X.2017.1347100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Lechner and Gatzert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1CB94A57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5F385E24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7047E3C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0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Ahmed&lt;/Author&gt;&lt;Year&gt;2016&lt;/Year&gt;&lt;RecNum&gt;104&lt;/RecNum&gt;&lt;DisplayText&gt;Ahmed and Manab (2016)&lt;/DisplayText&gt;&lt;record&gt;&lt;rec-number&gt;104&lt;/rec-number&gt;&lt;foreign-keys&gt;&lt;key app="EN" db-id="fe5wsz0x3ep2sdepdtrvwd0npxeerppxsttz" timestamp="1721902060"&gt;104&lt;/key&gt;&lt;/foreign-keys&gt;&lt;ref-type name="Journal Article"&gt;17&lt;/ref-type&gt;&lt;contributors&gt;&lt;authors&gt;&lt;author&gt;Ahmed, Idris&lt;/author&gt;&lt;author&gt;Manab, Norlida Abdul&lt;/author&gt;&lt;/authors&gt;&lt;/contributors&gt;&lt;titles&gt;&lt;title&gt;Moderating effects of board equity ownership on the relationship between enterprise risk management, regulatory compliance and firm performance: Evidence from Nigeria&lt;/title&gt;&lt;secondary-title&gt;INTERNATIONAL JOURNAL OF ECONOMICS MANAGEMENT AND ACCOUNTING&lt;/secondary-title&gt;&lt;/titles&gt;&lt;periodical&gt;&lt;full-title&gt;INTERNATIONAL JOURNAL OF ECONOMICS MANAGEMENT AND ACCOUNTING&lt;/full-title&gt;&lt;/periodical&gt;&lt;pages&gt;163-187&lt;/pages&gt;&lt;volume&gt;24&lt;/volume&gt;&lt;number&gt;2&lt;/number&gt;&lt;dates&gt;&lt;year&gt;2016&lt;/year&gt;&lt;/dates&gt;&lt;isbn&gt;2462-1420&lt;/isbn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Ahmed and Manab (2016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26BB7A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0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Zou&lt;/Author&gt;&lt;Year&gt;2019&lt;/Year&gt;&lt;RecNum&gt;84&lt;/RecNum&gt;&lt;DisplayText&gt;Zou et al. (2019)&lt;/DisplayText&gt;&lt;record&gt;&lt;rec-number&gt;84&lt;/rec-number&gt;&lt;foreign-keys&gt;&lt;key app="EN" db-id="fe5wsz0x3ep2sdepdtrvwd0npxeerppxsttz" timestamp="1721899212"&gt;84&lt;/key&gt;&lt;/foreign-keys&gt;&lt;ref-type name="Journal Article"&gt;17&lt;/ref-type&gt;&lt;contributors&gt;&lt;authors&gt;&lt;author&gt;Zou, X.&lt;/author&gt;&lt;author&gt;Isa, Che Ruhana&lt;/author&gt;&lt;author&gt;Rahman, Mahfuzur&lt;/author&gt;&lt;/authors&gt;&lt;/contributors&gt;&lt;titles&gt;&lt;title&gt;Valuation of enterprise risk management in the manufacturing industry&lt;/title&gt;&lt;secondary-title&gt;Total Quality Management &amp;amp; Business Excellence&lt;/secondary-title&gt;&lt;/titles&gt;&lt;periodical&gt;&lt;full-title&gt;Total Quality Management &amp;amp; Business Excellence&lt;/full-title&gt;&lt;/periodical&gt;&lt;pages&gt;1389-1410&lt;/pages&gt;&lt;volume&gt;30&lt;/volume&gt;&lt;number&gt;11-12&lt;/number&gt;&lt;dates&gt;&lt;year&gt;2019&lt;/year&gt;&lt;pub-dates&gt;&lt;date&gt;2019/08/18&lt;/date&gt;&lt;/pub-dates&gt;&lt;/dates&gt;&lt;publisher&gt;Routledge&lt;/publisher&gt;&lt;isbn&gt;1478-3363&lt;/isbn&gt;&lt;urls&gt;&lt;related-urls&gt;&lt;url&gt;https://doi.org/10.1080/14783363.2017.1369877&lt;/url&gt;&lt;/related-urls&gt;&lt;/urls&gt;&lt;electronic-resource-num&gt;10.1080/14783363.2017.1369877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Zou et al.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970BB0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0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Iswajuni&lt;/Author&gt;&lt;Year&gt;2018&lt;/Year&gt;&lt;RecNum&gt;26&lt;/RecNum&gt;&lt;DisplayText&gt;Iswajuni et al. (2018)&lt;/DisplayText&gt;&lt;record&gt;&lt;rec-number&gt;26&lt;/rec-number&gt;&lt;foreign-keys&gt;&lt;key app="EN" db-id="fe5wsz0x3ep2sdepdtrvwd0npxeerppxsttz" timestamp="1721835521"&gt;26&lt;/key&gt;&lt;/foreign-keys&gt;&lt;ref-type name="Journal Article"&gt;17&lt;/ref-type&gt;&lt;contributors&gt;&lt;authors&gt;&lt;author&gt;Iswajuni, Iswajuni&lt;/author&gt;&lt;author&gt;Manasikana, Arina&lt;/author&gt;&lt;author&gt;Soetedjo, Soegeng %J Asian Journal of Accounting Research&lt;/author&gt;&lt;/authors&gt;&lt;/contributors&gt;&lt;titles&gt;&lt;title&gt;The effect of enterprise risk management (ERM) on firm value in manufacturing companies listed on Indonesian Stock Exchange year 2010-2013&lt;/title&gt;&lt;secondary-title&gt;Asian Journal of Accounting Research&lt;/secondary-title&gt;&lt;/titles&gt;&lt;periodical&gt;&lt;full-title&gt;Asian Journal of Accounting Research&lt;/full-title&gt;&lt;/periodical&gt;&lt;pages&gt;224-235&lt;/pages&gt;&lt;volume&gt;3&lt;/volume&gt;&lt;number&gt;2&lt;/number&gt;&lt;dates&gt;&lt;year&gt;2018&lt;/year&gt;&lt;/dates&gt;&lt;isbn&gt;2443-4175&lt;/isbn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Iswajuni et al.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4C330EA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3150EBC9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108082D1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1.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Rafidi&lt;/Author&gt;&lt;Year&gt;2016&lt;/Year&gt;&lt;RecNum&gt;125&lt;/RecNum&gt;&lt;DisplayText&gt;Rafidi et al. (2016)&lt;/DisplayText&gt;&lt;record&gt;&lt;rec-number&gt;125&lt;/rec-number&gt;&lt;foreign-keys&gt;&lt;key app="EN" db-id="fe5wsz0x3ep2sdepdtrvwd0npxeerppxsttz" timestamp="1738659586"&gt;125&lt;/key&gt;&lt;/foreign-keys&gt;&lt;ref-type name="Journal Article"&gt;17&lt;/ref-type&gt;&lt;contributors&gt;&lt;authors&gt;&lt;author&gt;Rafidi, Marhamah&lt;/author&gt;&lt;author&gt;Said, Jamaliah&lt;/author&gt;&lt;author&gt;Kazemian, Soheil&lt;/author&gt;&lt;author&gt;Zakaria, Nor Balkish&lt;/author&gt;&lt;/authors&gt;&lt;/contributors&gt;&lt;titles&gt;&lt;title&gt;ENHANCING BANKING PERFORMANCE THROUGH HOLISTIC RISK MANAGEMENT: THE COMPREHENSIVE STUDY OF DISCLOSURE APPROACH&lt;/title&gt;&lt;secondary-title&gt;Malaysian Accounting Review&lt;/secondary-title&gt;&lt;/titles&gt;&lt;periodical&gt;&lt;full-title&gt;Malaysian Accounting Review&lt;/full-title&gt;&lt;/periodical&gt;&lt;volume&gt;15&lt;/volume&gt;&lt;number&gt;1&lt;/number&gt;&lt;dates&gt;&lt;year&gt;2016&lt;/year&gt;&lt;/dates&gt;&lt;isbn&gt;1675-4077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b w:val="0"/>
                <w:bCs w:val="0"/>
                <w:noProof/>
                <w:sz w:val="20"/>
                <w:szCs w:val="20"/>
              </w:rPr>
              <w:t>Rafidi et al. (2016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2D27497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1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Danisman&lt;/Author&gt;&lt;Year&gt;2019&lt;/Year&gt;&lt;RecNum&gt;55&lt;/RecNum&gt;&lt;DisplayText&gt;Danisman and Demirel (2019)&lt;/DisplayText&gt;&lt;record&gt;&lt;rec-number&gt;55&lt;/rec-number&gt;&lt;foreign-keys&gt;&lt;key app="EN" db-id="fe5wsz0x3ep2sdepdtrvwd0npxeerppxsttz" timestamp="1721894913"&gt;55&lt;/key&gt;&lt;/foreign-keys&gt;&lt;ref-type name="Journal Article"&gt;17&lt;/ref-type&gt;&lt;contributors&gt;&lt;authors&gt;&lt;author&gt;Danisman, Gamze Ozturk&lt;/author&gt;&lt;author&gt;Demirel, Pelin&lt;/author&gt;&lt;/authors&gt;&lt;/contributors&gt;&lt;titles&gt;&lt;title&gt;Corporate risk management practices and firm value in an emerging market : a mixed methods approach&lt;/title&gt;&lt;secondary-title&gt;Risk Management&lt;/secondary-title&gt;&lt;/titles&gt;&lt;periodical&gt;&lt;full-title&gt;Risk Management&lt;/full-title&gt;&lt;/periodical&gt;&lt;pages&gt;19-47&lt;/pages&gt;&lt;volume&gt;21&lt;/volume&gt;&lt;number&gt;1&lt;/number&gt;&lt;dates&gt;&lt;year&gt;2019&lt;/year&gt;&lt;/dates&gt;&lt;isbn&gt;14603799&amp;#xD;17434637&lt;/isbn&gt;&lt;urls&gt;&lt;related-urls&gt;&lt;url&gt;https://research-ebsco-com.eresourcesptsl.ukm.remotexs.co/linkprocessor/plink?id=57e1f61d-56f8-3e53-ba64-fed02610c57c&lt;/url&gt;&lt;/related-urls&gt;&lt;/urls&gt;&lt;remote-database-name&gt;JSTOR Journals&lt;/remote-database-name&gt;&lt;remote-database-provider&gt;EBSCOhost&lt;/remote-database-provider&gt;&lt;language&gt;English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Danisman and Demirel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573952C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1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Farrell&lt;/Author&gt;&lt;Year&gt;2019&lt;/Year&gt;&lt;RecNum&gt;66&lt;/RecNum&gt;&lt;DisplayText&gt;Farrell and Gallagher (2019)&lt;/DisplayText&gt;&lt;record&gt;&lt;rec-number&gt;66&lt;/rec-number&gt;&lt;foreign-keys&gt;&lt;key app="EN" db-id="fe5wsz0x3ep2sdepdtrvwd0npxeerppxsttz" timestamp="1721897081"&gt;66&lt;/key&gt;&lt;/foreign-keys&gt;&lt;ref-type name="Journal Article"&gt;17&lt;/ref-type&gt;&lt;contributors&gt;&lt;authors&gt;&lt;author&gt;Farrell, Mark&lt;/author&gt;&lt;author&gt;Gallagher, Ronan&lt;/author&gt;&lt;/authors&gt;&lt;/contributors&gt;&lt;titles&gt;&lt;title&gt;Moderating influences on the ERM maturity-performance relationship&lt;/title&gt;&lt;secondary-title&gt;Research in International Business and Finance&lt;/secondary-title&gt;&lt;/titles&gt;&lt;periodical&gt;&lt;full-title&gt;Research in International Business and Finance&lt;/full-title&gt;&lt;/periodical&gt;&lt;pages&gt;616-628&lt;/pages&gt;&lt;volume&gt;47&lt;/volume&gt;&lt;keywords&gt;&lt;keyword&gt;ERM maturity&lt;/keyword&gt;&lt;keyword&gt;Enterprise risk management&lt;/keyword&gt;&lt;keyword&gt;ERM&lt;/keyword&gt;&lt;/keywords&gt;&lt;dates&gt;&lt;year&gt;2019&lt;/year&gt;&lt;pub-dates&gt;&lt;date&gt;2019/01/01/&lt;/date&gt;&lt;/pub-dates&gt;&lt;/dates&gt;&lt;isbn&gt;0275-5319&lt;/isbn&gt;&lt;urls&gt;&lt;related-urls&gt;&lt;url&gt;https://www.sciencedirect.com/science/article/pii/S0275531918304136&lt;/url&gt;&lt;/related-urls&gt;&lt;/urls&gt;&lt;electronic-resource-num&gt;https://doi.org/10.1016/j.ribaf.2018.10.005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Farrell and Gallagher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4D28CD18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35A7D51D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8723E3D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2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Olayinka&lt;/Author&gt;&lt;Year&gt;2017&lt;/Year&gt;&lt;RecNum&gt;36&lt;/RecNum&gt;&lt;DisplayText&gt;Olayinka et al. (2017)&lt;/DisplayText&gt;&lt;record&gt;&lt;rec-number&gt;36&lt;/rec-number&gt;&lt;foreign-keys&gt;&lt;key app="EN" db-id="fe5wsz0x3ep2sdepdtrvwd0npxeerppxsttz" timestamp="1721872092"&gt;36&lt;/key&gt;&lt;/foreign-keys&gt;&lt;ref-type name="Journal Article"&gt;17&lt;/ref-type&gt;&lt;contributors&gt;&lt;authors&gt;&lt;author&gt;Olayinka, Erin&lt;/author&gt;&lt;author&gt;Emoarehi, Eriki&lt;/author&gt;&lt;author&gt;Jonah, Arumona&lt;/author&gt;&lt;author&gt;Ame, Jacob %J International Journal of Management, Accounting&lt;/author&gt;&lt;author&gt;Economics&lt;/author&gt;&lt;/authors&gt;&lt;/contributors&gt;&lt;titles&gt;&lt;title&gt;Enterprise Risk Management and Financial Performance: Evidence from Emerging Market&lt;/title&gt;&lt;secondary-title&gt;International Journal of Management, Accounting &amp;amp; Economics&lt;/secondary-title&gt;&lt;/titles&gt;&lt;periodical&gt;&lt;full-title&gt;International Journal of Management, Accounting &amp;amp; Economics&lt;/full-title&gt;&lt;/periodical&gt;&lt;volume&gt;4&lt;/volume&gt;&lt;number&gt;9&lt;/number&gt;&lt;dates&gt;&lt;year&gt;2017&lt;/year&gt;&lt;/dates&gt;&lt;isbn&gt;2383-2126&lt;/isbn&gt;&lt;urls&gt;&lt;related-urls&gt;&lt;url&gt;https://eresourcesptsl.ukm.remotexs.co/login?url=https://search-ebscohost-com.eresourcesptsl.ukm.remotexs.co/login.aspx?direct=true&amp;amp;db=bth&amp;amp;AN=126496026&amp;amp;site=ehost-live&lt;/url&gt;&lt;/related-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Olayinka et al.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1CA50D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2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González&lt;/Author&gt;&lt;Year&gt;2020&lt;/Year&gt;&lt;RecNum&gt;69&lt;/RecNum&gt;&lt;DisplayText&gt;González et al. (2020)&lt;/DisplayText&gt;&lt;record&gt;&lt;rec-number&gt;69&lt;/rec-number&gt;&lt;foreign-keys&gt;&lt;key app="EN" db-id="fe5wsz0x3ep2sdepdtrvwd0npxeerppxsttz" timestamp="1721897359"&gt;69&lt;/key&gt;&lt;/foreign-keys&gt;&lt;ref-type name="Journal Article"&gt;17&lt;/ref-type&gt;&lt;contributors&gt;&lt;authors&gt;&lt;author&gt;González, Luis Otero&lt;/author&gt;&lt;author&gt;Durán Santomil, Pablo&lt;/author&gt;&lt;author&gt;Tamayo Herrera, Aracely&lt;/author&gt;&lt;/authors&gt;&lt;/contributors&gt;&lt;titles&gt;&lt;title&gt;The effect of Enterprise Risk Management on the risk and the performance of Spanish listed companies&lt;/title&gt;&lt;secondary-title&gt;European Research on Management and Business Economics&lt;/secondary-title&gt;&lt;/titles&gt;&lt;periodical&gt;&lt;full-title&gt;European Research on Management and Business Economics&lt;/full-title&gt;&lt;/periodical&gt;&lt;pages&gt;111-120&lt;/pages&gt;&lt;volume&gt;26&lt;/volume&gt;&lt;number&gt;3&lt;/number&gt;&lt;keywords&gt;&lt;keyword&gt;ERM&lt;/keyword&gt;&lt;keyword&gt;Enterprise Risk Management&lt;/keyword&gt;&lt;keyword&gt;Risk&lt;/keyword&gt;&lt;keyword&gt;Performance&lt;/keyword&gt;&lt;/keywords&gt;&lt;dates&gt;&lt;year&gt;2020&lt;/year&gt;&lt;pub-dates&gt;&lt;date&gt;2020/09/01/&lt;/date&gt;&lt;/pub-dates&gt;&lt;/dates&gt;&lt;isbn&gt;2444-8834&lt;/isbn&gt;&lt;urls&gt;&lt;related-urls&gt;&lt;url&gt;https://www.sciencedirect.com/science/article/pii/S2444883420303028&lt;/url&gt;&lt;/related-urls&gt;&lt;/urls&gt;&lt;electronic-resource-num&gt;https://doi.org/10.1016/j.iedeen.2020.08.002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González et al.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98B7E00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2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Silva&lt;/Author&gt;&lt;Year&gt;2019&lt;/Year&gt;&lt;RecNum&gt;91&lt;/RecNum&gt;&lt;DisplayText&gt;Silva et al. (2019)&lt;/DisplayText&gt;&lt;record&gt;&lt;rec-number&gt;91&lt;/rec-number&gt;&lt;foreign-keys&gt;&lt;key app="EN" db-id="fe5wsz0x3ep2sdepdtrvwd0npxeerppxsttz" timestamp="1721900823"&gt;91&lt;/key&gt;&lt;/foreign-keys&gt;&lt;ref-type name="Journal Article"&gt;17&lt;/ref-type&gt;&lt;contributors&gt;&lt;authors&gt;&lt;author&gt;Silva, Juliano Rodrigues&lt;/author&gt;&lt;author&gt;Silva, Aldy Fernandes da&lt;/author&gt;&lt;author&gt;Chan, Betty Lilian&lt;/author&gt;&lt;/authors&gt;&lt;/contributors&gt;&lt;titles&gt;&lt;title&gt;Enterprise Risk Management and Firm Value: Evidence from Brazil&lt;/title&gt;&lt;secondary-title&gt;Emerging Markets Finance and Trade&lt;/secondary-title&gt;&lt;/titles&gt;&lt;periodical&gt;&lt;full-title&gt;Emerging Markets Finance and Trade&lt;/full-title&gt;&lt;/periodical&gt;&lt;pages&gt;687-703&lt;/pages&gt;&lt;volume&gt;55&lt;/volume&gt;&lt;number&gt;3&lt;/number&gt;&lt;dates&gt;&lt;year&gt;2019&lt;/year&gt;&lt;pub-dates&gt;&lt;date&gt;2019/02/19&lt;/date&gt;&lt;/pub-dates&gt;&lt;/dates&gt;&lt;publisher&gt;Routledge&lt;/publisher&gt;&lt;isbn&gt;1540-496X&lt;/isbn&gt;&lt;urls&gt;&lt;related-urls&gt;&lt;url&gt;https://doi.org/10.1080/1540496X.2018.1460723&lt;/url&gt;&lt;/related-urls&gt;&lt;/urls&gt;&lt;electronic-resource-num&gt;10.1080/1540496X.2018.1460723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Silva et al.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76DAD8D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756408AC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02A779AE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Soliman&lt;/Author&gt;&lt;Year&gt;2017&lt;/Year&gt;&lt;RecNum&gt;27&lt;/RecNum&gt;&lt;DisplayText&gt;Soliman and Mukhtar (2017)&lt;/DisplayText&gt;&lt;record&gt;&lt;rec-number&gt;27&lt;/rec-number&gt;&lt;foreign-keys&gt;&lt;key app="EN" db-id="fe5wsz0x3ep2sdepdtrvwd0npxeerppxsttz" timestamp="1721835637"&gt;27&lt;/key&gt;&lt;/foreign-keys&gt;&lt;ref-type name="Journal Article"&gt;17&lt;/ref-type&gt;&lt;contributors&gt;&lt;authors&gt;&lt;author&gt;Soliman, Alaa&lt;/author&gt;&lt;author&gt;Mukhtar, Adam&lt;/author&gt;&lt;/authors&gt;&lt;/contributors&gt;&lt;titles&gt;&lt;title&gt;Enterprise Risk Management and firm performance: an integrated model for the banking sector&lt;/title&gt;&lt;secondary-title&gt;Banks and Bank Systems&lt;/secondary-title&gt;&lt;/titles&gt;&lt;periodical&gt;&lt;full-title&gt;Banks and Bank Systems&lt;/full-title&gt;&lt;/periodical&gt;&lt;pages&gt;116-123&lt;/pages&gt;&lt;volume&gt;12&lt;/volume&gt;&lt;number&gt;2&lt;/number&gt;&lt;dates&gt;&lt;year&gt;2017&lt;/year&gt;&lt;/dates&gt;&lt;isbn&gt;1991-7074&lt;/isbn&gt;&lt;urls&gt;&lt;/urls&gt;&lt;electronic-resource-num&gt;10.21511/bbs.12(2).2017.12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Soliman and Mukhtar (2017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6DF3A7E7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Yakob&lt;/Author&gt;&lt;Year&gt;2020&lt;/Year&gt;&lt;RecNum&gt;61&lt;/RecNum&gt;&lt;DisplayText&gt;Yakob et al. (2020)&lt;/DisplayText&gt;&lt;record&gt;&lt;rec-number&gt;61&lt;/rec-number&gt;&lt;foreign-keys&gt;&lt;key app="EN" db-id="fe5wsz0x3ep2sdepdtrvwd0npxeerppxsttz" timestamp="1721896438"&gt;61&lt;/key&gt;&lt;/foreign-keys&gt;&lt;ref-type name="Journal Article"&gt;17&lt;/ref-type&gt;&lt;contributors&gt;&lt;authors&gt;&lt;author&gt;Yakob, Sajiah&lt;/author&gt;&lt;author&gt;Syah BAM, Hafizuddin&lt;/author&gt;&lt;author&gt;Yakob, Rubayah&lt;/author&gt;&lt;author&gt;Raziff, Nur Aufa Muhammad&lt;/author&gt;&lt;/authors&gt;&lt;/contributors&gt;&lt;titles&gt;&lt;title&gt;The effect of enterprise risk management practice on SME performance&lt;/title&gt;&lt;secondary-title&gt;The South East Asian Journal of Management&lt;/secondary-title&gt;&lt;/titles&gt;&lt;periodical&gt;&lt;full-title&gt;The South East Asian Journal of Management&lt;/full-title&gt;&lt;/periodical&gt;&lt;pages&gt;7&lt;/pages&gt;&lt;volume&gt;13&lt;/volume&gt;&lt;number&gt;2&lt;/number&gt;&lt;section&gt;151&lt;/section&gt;&lt;dates&gt;&lt;year&gt;2020&lt;/year&gt;&lt;/dates&gt;&lt;isbn&gt;2355-6641&lt;/isbn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Yakob et al.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377D42C1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Ali&lt;/Author&gt;&lt;Year&gt;2019&lt;/Year&gt;&lt;RecNum&gt;24&lt;/RecNum&gt;&lt;DisplayText&gt;Ali et al. (2019)&lt;/DisplayText&gt;&lt;record&gt;&lt;rec-number&gt;24&lt;/rec-number&gt;&lt;foreign-keys&gt;&lt;key app="EN" db-id="fe5wsz0x3ep2sdepdtrvwd0npxeerppxsttz" timestamp="1721835025"&gt;24&lt;/key&gt;&lt;/foreign-keys&gt;&lt;ref-type name="Journal Article"&gt;17&lt;/ref-type&gt;&lt;contributors&gt;&lt;authors&gt;&lt;author&gt;Ali, Mazurina Mohd&lt;/author&gt;&lt;author&gt;Hamid, Nur Shazwani Ab&lt;/author&gt;&lt;author&gt;Ghani, Erlane K&lt;/author&gt;&lt;/authors&gt;&lt;/contributors&gt;&lt;titles&gt;&lt;title&gt;Examining the relationship between enterprise risk management and firm performance in Malaysia&lt;/title&gt;&lt;secondary-title&gt;International Journal of Financial Research&lt;/secondary-title&gt;&lt;/titles&gt;&lt;periodical&gt;&lt;full-title&gt;International Journal of Financial Research&lt;/full-title&gt;&lt;/periodical&gt;&lt;pages&gt;239-251&lt;/pages&gt;&lt;volume&gt;10&lt;/volume&gt;&lt;number&gt;3&lt;/number&gt;&lt;dates&gt;&lt;year&gt;2019&lt;/year&gt;&lt;/dates&gt;&lt;urls&gt;&lt;/urls&gt;&lt;electronic-resource-num&gt;10.5430/ijfr.v10n3p239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Ali et al.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5B76BE01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4356D343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9ADA64C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Berry-Stölzle&lt;/Author&gt;&lt;Year&gt;2018&lt;/Year&gt;&lt;RecNum&gt;85&lt;/RecNum&gt;&lt;DisplayText&gt;Berry-Stölzle and Xu (2018)&lt;/DisplayText&gt;&lt;record&gt;&lt;rec-number&gt;85&lt;/rec-number&gt;&lt;foreign-keys&gt;&lt;key app="EN" db-id="fe5wsz0x3ep2sdepdtrvwd0npxeerppxsttz" timestamp="1721899390"&gt;85&lt;/key&gt;&lt;/foreign-keys&gt;&lt;ref-type name="Journal Article"&gt;17&lt;/ref-type&gt;&lt;contributors&gt;&lt;authors&gt;&lt;author&gt;Berry-Stölzle, Thomas R.&lt;/author&gt;&lt;author&gt;Xu, Jianren&lt;/author&gt;&lt;/authors&gt;&lt;/contributors&gt;&lt;titles&gt;&lt;title&gt;Enterprise Risk Management and the Cost of Capital&lt;/title&gt;&lt;secondary-title&gt;JOURNAL OF RISK AND INSURANCE&lt;/secondary-title&gt;&lt;/titles&gt;&lt;periodical&gt;&lt;full-title&gt;JOURNAL OF RISK AND INSURANCE&lt;/full-title&gt;&lt;/periodical&gt;&lt;pages&gt;159-201&lt;/pages&gt;&lt;volume&gt;85&lt;/volume&gt;&lt;number&gt;1&lt;/number&gt;&lt;dates&gt;&lt;year&gt;2018&lt;/year&gt;&lt;/dates&gt;&lt;isbn&gt;0022-4367&lt;/isbn&gt;&lt;urls&gt;&lt;related-urls&gt;&lt;url&gt;https://onlinelibrary.wiley.com/doi/abs/10.1111/jori.12152&lt;/url&gt;&lt;/related-urls&gt;&lt;/urls&gt;&lt;electronic-resource-num&gt;https://doi.org/10.1111/jori.12152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Berry-Stölzle and Xu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5D1762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Faisal&lt;/Author&gt;&lt;Year&gt;2020&lt;/Year&gt;&lt;RecNum&gt;110&lt;/RecNum&gt;&lt;DisplayText&gt;M. Faisal and Hasan (2020)&lt;/DisplayText&gt;&lt;record&gt;&lt;rec-number&gt;110&lt;/rec-number&gt;&lt;foreign-keys&gt;&lt;key app="EN" db-id="fe5wsz0x3ep2sdepdtrvwd0npxeerppxsttz" timestamp="1721902620"&gt;110&lt;/key&gt;&lt;/foreign-keys&gt;&lt;ref-type name="Journal Article"&gt;17&lt;/ref-type&gt;&lt;contributors&gt;&lt;authors&gt;&lt;author&gt;Faisal, M.&lt;/author&gt;&lt;author&gt;Hasan, N. N.&lt;/author&gt;&lt;/authors&gt;&lt;/contributors&gt;&lt;titles&gt;&lt;title&gt;Enterprise risk management and firm value: The case in emerging market&lt;/title&gt;&lt;secondary-title&gt;International Journal of Innovation, Creativity and Change&lt;/secondary-title&gt;&lt;/titles&gt;&lt;periodical&gt;&lt;full-title&gt;International Journal of Innovation, Creativity and Change&lt;/full-title&gt;&lt;/periodical&gt;&lt;pages&gt;272-286&lt;/pages&gt;&lt;number&gt;6&lt;/number&gt;&lt;keywords&gt;&lt;keyword&gt;Emerging market&lt;/keyword&gt;&lt;keyword&gt;Enterprise risk management&lt;/keyword&gt;&lt;keyword&gt;Firm value&lt;/keyword&gt;&lt;/keywords&gt;&lt;dates&gt;&lt;year&gt;2020&lt;/year&gt;&lt;/dates&gt;&lt;publisher&gt;Primrose Hall Publishing Group&lt;/publisher&gt;&lt;isbn&gt;22011323&amp;#xD;22011315&lt;/isbn&gt;&lt;urls&gt;&lt;related-urls&gt;&lt;url&gt;https://research-ebsco-com.eresourcesptsl.ukm.remotexs.co/linkprocessor/plink?id=d9d1c861-f1a0-3274-873a-9b96826758e5&lt;/url&gt;&lt;/related-urls&gt;&lt;/urls&gt;&lt;remote-database-name&gt;Scopus®&lt;/remote-database-name&gt;&lt;remote-database-provider&gt;EBSCOhost&lt;/remote-database-provider&gt;&lt;language&gt;English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M. Faisal and Hasan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FAF312E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Rehman&lt;/Author&gt;&lt;Year&gt;2019&lt;/Year&gt;&lt;RecNum&gt;40&lt;/RecNum&gt;&lt;DisplayText&gt;Rehman and Anwar (2019)&lt;/DisplayText&gt;&lt;record&gt;&lt;rec-number&gt;40&lt;/rec-number&gt;&lt;foreign-keys&gt;&lt;key app="EN" db-id="fe5wsz0x3ep2sdepdtrvwd0npxeerppxsttz" timestamp="1721872778"&gt;40&lt;/key&gt;&lt;/foreign-keys&gt;&lt;ref-type name="Journal Article"&gt;17&lt;/ref-type&gt;&lt;contributors&gt;&lt;authors&gt;&lt;author&gt;Rehman, Amin Ur&lt;/author&gt;&lt;author&gt;Anwar, Muhammad&lt;/author&gt;&lt;/authors&gt;&lt;/contributors&gt;&lt;titles&gt;&lt;title&gt;Mediating role of enterprise risk management practices between business strategy and SME performance&lt;/title&gt;&lt;secondary-title&gt;Small Enterprise Research&lt;/secondary-title&gt;&lt;/titles&gt;&lt;periodical&gt;&lt;full-title&gt;Small Enterprise Research&lt;/full-title&gt;&lt;/periodical&gt;&lt;pages&gt;207-227&lt;/pages&gt;&lt;volume&gt;26&lt;/volume&gt;&lt;number&gt;2&lt;/number&gt;&lt;keywords&gt;&lt;keyword&gt;Risk management in business&lt;/keyword&gt;&lt;keyword&gt;Business planning&lt;/keyword&gt;&lt;keyword&gt;Structural equation modeling&lt;/keyword&gt;&lt;/keywords&gt;&lt;dates&gt;&lt;year&gt;2019&lt;/year&gt;&lt;/dates&gt;&lt;publisher&gt;Taylor &amp;amp;amp; Francis Ltd&lt;/publisher&gt;&lt;isbn&gt;1321-5906&lt;/isbn&gt;&lt;urls&gt;&lt;related-urls&gt;&lt;url&gt;https://research-ebsco-com.eresourcesptsl.ukm.remotexs.co/linkprocessor/plink?id=b9669b03-ffd8-3109-bcdf-f459ac5bcb88&lt;/url&gt;&lt;/related-urls&gt;&lt;/urls&gt;&lt;electronic-resource-num&gt;10.1080/13215906.2019.1624385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Rehman and Anwar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EFE7838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51F564F2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</w:tcPr>
          <w:p w14:paraId="74F37FC9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Ai&lt;/Author&gt;&lt;Year&gt;2018&lt;/Year&gt;&lt;RecNum&gt;93&lt;/RecNum&gt;&lt;DisplayText&gt;Ai et al. (2018)&lt;/DisplayText&gt;&lt;record&gt;&lt;rec-number&gt;93&lt;/rec-number&gt;&lt;foreign-keys&gt;&lt;key app="EN" db-id="fe5wsz0x3ep2sdepdtrvwd0npxeerppxsttz" timestamp="1721900976"&gt;93&lt;/key&gt;&lt;/foreign-keys&gt;&lt;ref-type name="Journal Article"&gt;17&lt;/ref-type&gt;&lt;contributors&gt;&lt;authors&gt;&lt;author&gt;Ai, Jing&lt;/author&gt;&lt;author&gt;Bajtelsmit, Vickie&lt;/author&gt;&lt;author&gt;Wang, Tianyang&lt;/author&gt;&lt;/authors&gt;&lt;/contributors&gt;&lt;titles&gt;&lt;title&gt;The Combined Effect of Enterprise Risk Management and Diversification on Property and Casualty Insurer Performance&lt;/title&gt;&lt;secondary-title&gt;JOURNAL OF RISK AND INSURANCE&lt;/secondary-title&gt;&lt;/titles&gt;&lt;periodical&gt;&lt;full-title&gt;JOURNAL OF RISK AND INSURANCE&lt;/full-title&gt;&lt;/periodical&gt;&lt;pages&gt;513-543&lt;/pages&gt;&lt;volume&gt;85&lt;/volume&gt;&lt;number&gt;2&lt;/number&gt;&lt;dates&gt;&lt;year&gt;2018&lt;/year&gt;&lt;/dates&gt;&lt;isbn&gt;0022-4367&lt;/isbn&gt;&lt;urls&gt;&lt;related-urls&gt;&lt;url&gt;https://onlinelibrary.wiley.com/doi/abs/10.1111/jori.12166&lt;/url&gt;&lt;/related-urls&gt;&lt;/urls&gt;&lt;electronic-resource-num&gt;https://doi.org/10.1111/jori.12166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Ai et al. (2018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</w:tcPr>
          <w:p w14:paraId="3C7A490A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Khan&lt;/Author&gt;&lt;Year&gt;2020&lt;/Year&gt;&lt;RecNum&gt;46&lt;/RecNum&gt;&lt;DisplayText&gt;W. Khan et al. (2020)&lt;/DisplayText&gt;&lt;record&gt;&lt;rec-number&gt;46&lt;/rec-number&gt;&lt;foreign-keys&gt;&lt;key app="EN" db-id="fe5wsz0x3ep2sdepdtrvwd0npxeerppxsttz" timestamp="1721874991"&gt;46&lt;/key&gt;&lt;/foreign-keys&gt;&lt;ref-type name="Journal Article"&gt;17&lt;/ref-type&gt;&lt;contributors&gt;&lt;authors&gt;&lt;author&gt;Khan, Wajid&lt;/author&gt;&lt;author&gt;Asif, Muhammad&lt;/author&gt;&lt;author&gt;Shah, Syed Qasim&lt;/author&gt;&lt;/authors&gt;&lt;/contributors&gt;&lt;titles&gt;&lt;title&gt;An Empirical Analysis of Enterprise Risk Management and Firm&amp;apos;s Value: Evidence from Pakistan&lt;/title&gt;&lt;secondary-title&gt;Journal of Independent Studies &amp;amp;amp; Research: Management &amp;amp;amp; Social Sciences &amp;amp;amp; Economics&lt;/secondary-title&gt;&lt;/titles&gt;&lt;periodical&gt;&lt;full-title&gt;Journal of Independent Studies &amp;amp;amp; Research: Management &amp;amp;amp; Social Sciences &amp;amp;amp; Economics&lt;/full-title&gt;&lt;/periodical&gt;&lt;pages&gt;107-123&lt;/pages&gt;&lt;volume&gt;18&lt;/volume&gt;&lt;number&gt;1&lt;/number&gt;&lt;keywords&gt;&lt;keyword&gt;Risk management in business&lt;/keyword&gt;&lt;keyword&gt;Risk assessment&lt;/keyword&gt;&lt;keyword&gt;Organizational performance&lt;/keyword&gt;&lt;keyword&gt;Return on assets&lt;/keyword&gt;&lt;keyword&gt;Pakistan&lt;/keyword&gt;&lt;keyword&gt;Pakistan Stock Exchange Ltd.&lt;/keyword&gt;&lt;keyword&gt;Least squares&lt;/keyword&gt;&lt;/keywords&gt;&lt;dates&gt;&lt;year&gt;2020&lt;/year&gt;&lt;/dates&gt;&lt;publisher&gt;Shaheed Zulfikar Ali Bhutto Institute of Science &amp;amp;amp; Technology (SZABIST)&lt;/publisher&gt;&lt;isbn&gt;2616-7476&lt;/isbn&gt;&lt;urls&gt;&lt;related-urls&gt;&lt;url&gt;https://research-ebsco-com.eresourcesptsl.ukm.remotexs.co/linkprocessor/plink?id=9b2b4f2b-e64e-3833-b657-eaadbe99926a&lt;/url&gt;&lt;/related-urls&gt;&lt;/urls&gt;&lt;electronic-resource-num&gt;10.31384/jisrmsse/2020.18.1.8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W. Khan et al.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</w:tcPr>
          <w:p w14:paraId="3A50EAC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Sax&lt;/Author&gt;&lt;Year&gt;2019&lt;/Year&gt;&lt;RecNum&gt;75&lt;/RecNum&gt;&lt;DisplayText&gt;Sax and Andersen (2019)&lt;/DisplayText&gt;&lt;record&gt;&lt;rec-number&gt;75&lt;/rec-number&gt;&lt;foreign-keys&gt;&lt;key app="EN" db-id="fe5wsz0x3ep2sdepdtrvwd0npxeerppxsttz" timestamp="1721898239"&gt;75&lt;/key&gt;&lt;/foreign-keys&gt;&lt;ref-type name="Journal Article"&gt;17&lt;/ref-type&gt;&lt;contributors&gt;&lt;authors&gt;&lt;author&gt;Sax, Johanna&lt;/author&gt;&lt;author&gt;Andersen, Torben Juul&lt;/author&gt;&lt;/authors&gt;&lt;/contributors&gt;&lt;titles&gt;&lt;title&gt;Making Risk Management Strategic: Integrating Enterprise Risk Management with Strategic Planning&lt;/title&gt;&lt;secondary-title&gt;EUROPEAN MANAGEMENT REVIEW&lt;/secondary-title&gt;&lt;/titles&gt;&lt;periodical&gt;&lt;full-title&gt;EUROPEAN MANAGEMENT REVIEW&lt;/full-title&gt;&lt;/periodical&gt;&lt;pages&gt;719-740&lt;/pages&gt;&lt;volume&gt;16&lt;/volume&gt;&lt;number&gt;3&lt;/number&gt;&lt;dates&gt;&lt;year&gt;2019&lt;/year&gt;&lt;/dates&gt;&lt;isbn&gt;1740-4754&lt;/isbn&gt;&lt;urls&gt;&lt;related-urls&gt;&lt;url&gt;https://onlinelibrary.wiley.com/doi/abs/10.1111/emre.12185&lt;/url&gt;&lt;/related-urls&gt;&lt;/urls&gt;&lt;electronic-resource-num&gt;https://doi.org/10.1111/emre.12185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Sax and Andersen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</w:tcPr>
          <w:p w14:paraId="4D4B046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5674C2" w:rsidRPr="001B5CAC" w14:paraId="4AC48BB8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4E2E7D37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Bohnert&lt;/Author&gt;&lt;Year&gt;2019&lt;/Year&gt;&lt;RecNum&gt;41&lt;/RecNum&gt;&lt;DisplayText&gt;Bohnert et al. (2019)&lt;/DisplayText&gt;&lt;record&gt;&lt;rec-number&gt;41&lt;/rec-number&gt;&lt;foreign-keys&gt;&lt;key app="EN" db-id="fe5wsz0x3ep2sdepdtrvwd0npxeerppxsttz" timestamp="1721872960"&gt;41&lt;/key&gt;&lt;/foreign-keys&gt;&lt;ref-type name="Journal Article"&gt;17&lt;/ref-type&gt;&lt;contributors&gt;&lt;authors&gt;&lt;author&gt;Bohnert, A.&lt;/author&gt;&lt;author&gt;Gatzert, Nadine&lt;/author&gt;&lt;author&gt;Hoyt, Robert E.&lt;/author&gt;&lt;author&gt;Lechner, Philipp&lt;/author&gt;&lt;/authors&gt;&lt;/contributors&gt;&lt;titles&gt;&lt;title&gt;The drivers and value of enterprise risk management: evidence from ERM ratings&lt;/title&gt;&lt;secondary-title&gt;European Journal of Finance&lt;/secondary-title&gt;&lt;/titles&gt;&lt;periodical&gt;&lt;full-title&gt;European Journal of Finance&lt;/full-title&gt;&lt;/periodical&gt;&lt;pages&gt;234-255&lt;/pages&gt;&lt;volume&gt;25&lt;/volume&gt;&lt;number&gt;3&lt;/number&gt;&lt;keywords&gt;&lt;keyword&gt;Risk management in business&lt;/keyword&gt;&lt;keyword&gt;Enterprise relationship management&lt;/keyword&gt;&lt;keyword&gt;Business development&lt;/keyword&gt;&lt;keyword&gt;Economic impact&lt;/keyword&gt;&lt;keyword&gt;Systemic risk (Finance)&lt;/keyword&gt;&lt;/keywords&gt;&lt;dates&gt;&lt;year&gt;2019&lt;/year&gt;&lt;/dates&gt;&lt;publisher&gt;Taylor &amp;amp;amp; Francis Ltd&lt;/publisher&gt;&lt;isbn&gt;1351-847X&lt;/isbn&gt;&lt;urls&gt;&lt;related-urls&gt;&lt;url&gt;https://research-ebsco-com.eresourcesptsl.ukm.remotexs.co/linkprocessor/plink?id=eda55a4c-7775-39f1-8903-f4176c79ca93&lt;/url&gt;&lt;/related-urls&gt;&lt;/urls&gt;&lt;electronic-resource-num&gt;10.1080/1351847X.2018.1514314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Bohnert et al. (2019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688696FF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Shad&lt;/Author&gt;&lt;Year&gt;2022&lt;/Year&gt;&lt;RecNum&gt;44&lt;/RecNum&gt;&lt;DisplayText&gt;Shad et al. (2022)&lt;/DisplayText&gt;&lt;record&gt;&lt;rec-number&gt;44&lt;/rec-number&gt;&lt;foreign-keys&gt;&lt;key app="EN" db-id="fe5wsz0x3ep2sdepdtrvwd0npxeerppxsttz" timestamp="1721874314"&gt;44&lt;/key&gt;&lt;/foreign-keys&gt;&lt;ref-type name="Journal Article"&gt;17&lt;/ref-type&gt;&lt;contributors&gt;&lt;authors&gt;&lt;author&gt;Shad, Muhammad Kashif&lt;/author&gt;&lt;author&gt;Fong-Woon, Lai&lt;/author&gt;&lt;author&gt;Shamim, Amjad&lt;/author&gt;&lt;author&gt;McShane, Michael&lt;/author&gt;&lt;author&gt;Zahid, Sheikh Muhammad&lt;/author&gt;&lt;/authors&gt;&lt;/contributors&gt;&lt;titles&gt;&lt;title&gt;THE RELATIONSHIP BETWEEN ENTERPRISE RISK MANAGEMENT AND COST OF CAPITAL&lt;/title&gt;&lt;secondary-title&gt;Asian Academy of Management Journal&lt;/secondary-title&gt;&lt;/titles&gt;&lt;periodical&gt;&lt;full-title&gt;Asian Academy of Management Journal&lt;/full-title&gt;&lt;/periodical&gt;&lt;pages&gt;79-103&lt;/pages&gt;&lt;volume&gt;27&lt;/volume&gt;&lt;number&gt;1&lt;/number&gt;&lt;keywords&gt;&lt;keyword&gt;Capital costs&lt;/keyword&gt;&lt;keyword&gt;Cost control&lt;/keyword&gt;&lt;keyword&gt;Risk management in business&lt;/keyword&gt;&lt;keyword&gt;Value creation&lt;/keyword&gt;&lt;keyword&gt;Gas industry&lt;/keyword&gt;&lt;keyword&gt;Bursa (Turkey)&lt;/keyword&gt;&lt;keyword&gt;Malaysia&lt;/keyword&gt;&lt;keyword&gt;Thomson Reuters Corp.&lt;/keyword&gt;&lt;keyword&gt;Conventional oil and gas extraction&lt;/keyword&gt;&lt;keyword&gt;Support Activities for Oil and Gas Operations&lt;/keyword&gt;&lt;keyword&gt;Crude Petroleum and Natural Gas Extraction&lt;/keyword&gt;&lt;keyword&gt;Natural Gas Distribution&lt;/keyword&gt;&lt;keyword&gt;Pipeline Transportation of Natural Gas&lt;/keyword&gt;&lt;/keywords&gt;&lt;dates&gt;&lt;year&gt;2022&lt;/year&gt;&lt;/dates&gt;&lt;publisher&gt;Universiti Sains Malaysia&lt;/publisher&gt;&lt;isbn&gt;1394-2603&lt;/isbn&gt;&lt;urls&gt;&lt;related-urls&gt;&lt;url&gt;https://research-ebsco-com.eresourcesptsl.ukm.remotexs.co/linkprocessor/plink?id=df998a4e-050a-3f44-b809-12d83a299398&lt;/url&gt;&lt;/related-urls&gt;&lt;/urls&gt;&lt;electronic-resource-num&gt;10.21315/aamj2022.27.1.4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Shad et al. (202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0E5BA3AF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Malik&lt;/Author&gt;&lt;Year&gt;2020&lt;/Year&gt;&lt;RecNum&gt;78&lt;/RecNum&gt;&lt;DisplayText&gt;Malik et al. (2020)&lt;/DisplayText&gt;&lt;record&gt;&lt;rec-number&gt;78&lt;/rec-number&gt;&lt;foreign-keys&gt;&lt;key app="EN" db-id="fe5wsz0x3ep2sdepdtrvwd0npxeerppxsttz" timestamp="1721898888"&gt;78&lt;/key&gt;&lt;/foreign-keys&gt;&lt;ref-type name="Journal Article"&gt;17&lt;/ref-type&gt;&lt;contributors&gt;&lt;authors&gt;&lt;author&gt;Malik, Muhammad Farhan&lt;/author&gt;&lt;author&gt;Zaman, Mahbub&lt;/author&gt;&lt;author&gt;Buckby, Sherrena&lt;/author&gt;&lt;/authors&gt;&lt;/contributors&gt;&lt;titles&gt;&lt;title&gt;Enterprise risk management and firm performance: Role of the risk committee&lt;/title&gt;&lt;secondary-title&gt;Journal of Contemporary Accounting &amp;amp; Economics&lt;/secondary-title&gt;&lt;/titles&gt;&lt;periodical&gt;&lt;full-title&gt;Journal of Contemporary Accounting &amp;amp; Economics&lt;/full-title&gt;&lt;/periodical&gt;&lt;pages&gt;100178&lt;/pages&gt;&lt;volume&gt;16&lt;/volume&gt;&lt;number&gt;1&lt;/number&gt;&lt;keywords&gt;&lt;keyword&gt;Enterprise risk management&lt;/keyword&gt;&lt;keyword&gt;Risk committee&lt;/keyword&gt;&lt;keyword&gt;Risk governance&lt;/keyword&gt;&lt;keyword&gt;Firm performance&lt;/keyword&gt;&lt;/keywords&gt;&lt;dates&gt;&lt;year&gt;2020&lt;/year&gt;&lt;pub-dates&gt;&lt;date&gt;2020/04/01/&lt;/date&gt;&lt;/pub-dates&gt;&lt;/dates&gt;&lt;isbn&gt;1815-5669&lt;/isbn&gt;&lt;urls&gt;&lt;related-urls&gt;&lt;url&gt;https://www.sciencedirect.com/science/article/pii/S1815566918301231&lt;/url&gt;&lt;/related-urls&gt;&lt;/urls&gt;&lt;electronic-resource-num&gt;https://doi.org/10.1016/j.jcae.2019.100178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Malik et al.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6CA32B64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5674C2" w:rsidRPr="001B5CAC" w14:paraId="664E604D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7130FD5D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lastRenderedPageBreak/>
              <w:t xml:space="preserve">17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gQXV0aG9yWWVhcj0iMSI+PEF1dGhvcj5DaGVuPC9BdXRob3I+PFllYXI+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</w:fldData>
              </w:fldChar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gQXV0aG9yWWVhcj0iMSI+PEF1dGhvcj5DaGVuPC9BdXRob3I+PFllYXI+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</w:fldData>
              </w:fldChar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Chen et al.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7F74CBB9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7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Rahman&lt;/Author&gt;&lt;Year&gt;2022&lt;/Year&gt;&lt;RecNum&gt;35&lt;/RecNum&gt;&lt;DisplayText&gt;Rahman et al. (2022)&lt;/DisplayText&gt;&lt;record&gt;&lt;rec-number&gt;35&lt;/rec-number&gt;&lt;foreign-keys&gt;&lt;key app="EN" db-id="fe5wsz0x3ep2sdepdtrvwd0npxeerppxsttz" timestamp="1721871953"&gt;35&lt;/key&gt;&lt;/foreign-keys&gt;&lt;ref-type name="Journal Article"&gt;17&lt;/ref-type&gt;&lt;contributors&gt;&lt;authors&gt;&lt;author&gt;Rahman, Md Jahidur&lt;/author&gt;&lt;author&gt;Kennedyd, Sarmann I&lt;/author&gt;&lt;author&gt;Chen, Zhenkui&lt;/author&gt;&lt;/authors&gt;&lt;/contributors&gt;&lt;titles&gt;&lt;title&gt;Enterprise Risk Management and Company’s Performance: Empirical Evidence from China&lt;/title&gt;&lt;secondary-title&gt;Journal of Accounting, Business Management&lt;/secondary-title&gt;&lt;/titles&gt;&lt;periodical&gt;&lt;full-title&gt;Journal of Accounting, Business Management&lt;/full-title&gt;&lt;/periodical&gt;&lt;pages&gt;107-119&lt;/pages&gt;&lt;volume&gt;29&lt;/volume&gt;&lt;number&gt;1&lt;/number&gt;&lt;dates&gt;&lt;year&gt;2022&lt;/year&gt;&lt;/dates&gt;&lt;isbn&gt;2622-2167&lt;/isbn&gt;&lt;urls&gt;&lt;/urls&gt;&lt;electronic-resource-num&gt;10.31966/jabminternational.v29i1.575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Rahman et al. (202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3EB86A9F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7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Horvey&lt;/Author&gt;&lt;Year&gt;2020&lt;/Year&gt;&lt;RecNum&gt;49&lt;/RecNum&gt;&lt;DisplayText&gt;Horvey et al. (2020)&lt;/DisplayText&gt;&lt;record&gt;&lt;rec-number&gt;49&lt;/rec-number&gt;&lt;foreign-keys&gt;&lt;key app="EN" db-id="fe5wsz0x3ep2sdepdtrvwd0npxeerppxsttz" timestamp="1721876725"&gt;49&lt;/key&gt;&lt;/foreign-keys&gt;&lt;ref-type name="Journal Article"&gt;17&lt;/ref-type&gt;&lt;contributors&gt;&lt;authors&gt;&lt;author&gt;Horvey, Sylvester Senyo&lt;/author&gt;&lt;author&gt;Ankamah, Jacob %J Cogent Economics&lt;/author&gt;&lt;author&gt;Finance&lt;/author&gt;&lt;/authors&gt;&lt;/contributors&gt;&lt;titles&gt;&lt;title&gt;Enterprise risk management and firm performance: Empirical evidence from Ghana equity market&lt;/title&gt;&lt;secondary-title&gt;COGENT ECONOMICS &amp;amp; FINANCE&lt;/secondary-title&gt;&lt;/titles&gt;&lt;periodical&gt;&lt;full-title&gt;Cogent Economics &amp;amp; Finance&lt;/full-title&gt;&lt;/periodical&gt;&lt;pages&gt;1840102&lt;/pages&gt;&lt;volume&gt;8&lt;/volume&gt;&lt;number&gt;1&lt;/number&gt;&lt;dates&gt;&lt;year&gt;2020&lt;/year&gt;&lt;/dates&gt;&lt;isbn&gt;2332-2039&lt;/isbn&gt;&lt;urls&gt;&lt;/urls&gt;&lt;electronic-resource-num&gt;10.1080/23322039.2020.1840102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Horvey et al.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43DF3DB0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798AEB52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7D1623B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8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Al-Nimer&lt;/Author&gt;&lt;Year&gt;2021&lt;/Year&gt;&lt;RecNum&gt;103&lt;/RecNum&gt;&lt;DisplayText&gt;Al-Nimer et al. (2021)&lt;/DisplayText&gt;&lt;record&gt;&lt;rec-number&gt;103&lt;/rec-number&gt;&lt;foreign-keys&gt;&lt;key app="EN" db-id="fe5wsz0x3ep2sdepdtrvwd0npxeerppxsttz" timestamp="1721901952"&gt;103&lt;/key&gt;&lt;/foreign-keys&gt;&lt;ref-type name="Journal Article"&gt;17&lt;/ref-type&gt;&lt;contributors&gt;&lt;authors&gt;&lt;author&gt;Al-Nimer, Munther&lt;/author&gt;&lt;author&gt;Abbadi, Sinan S.&lt;/author&gt;&lt;author&gt;Al-Omush, Ahmad&lt;/author&gt;&lt;author&gt;Ahmad, Habib&lt;/author&gt;&lt;/authors&gt;&lt;/contributors&gt;&lt;titles&gt;&lt;title&gt;Risk Management Practices and Firm Performance with a Mediating Role of Business Model Innovation. Observations from Jordan&lt;/title&gt;&lt;secondary-title&gt;JOURNAL OF RISK AND FINANCIAL MANAGEMENT&lt;/secondary-title&gt;&lt;/titles&gt;&lt;periodical&gt;&lt;full-title&gt;Journal of Risk and Financial Management&lt;/full-title&gt;&lt;/periodical&gt;&lt;pages&gt;113&lt;/pages&gt;&lt;volume&gt;14&lt;/volume&gt;&lt;number&gt;3&lt;/number&gt;&lt;dates&gt;&lt;year&gt;2021&lt;/year&gt;&lt;/dates&gt;&lt;isbn&gt;1911-8074&lt;/isbn&gt;&lt;accession-num&gt;doi:10.3390/jrfm14030113&lt;/accession-num&gt;&lt;urls&gt;&lt;related-urls&gt;&lt;url&gt;https://www.mdpi.com/1911-8074/14/3/113&lt;/url&gt;&lt;/related-urls&gt;&lt;/urls&gt;&lt;electronic-resource-num&gt;10.3390/jrfm14030113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Al-Nimer et al.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6B25FBA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8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Hong&lt;/Author&gt;&lt;Year&gt;2023&lt;/Year&gt;&lt;RecNum&gt;114&lt;/RecNum&gt;&lt;DisplayText&gt;Hong (2023)&lt;/DisplayText&gt;&lt;record&gt;&lt;rec-number&gt;114&lt;/rec-number&gt;&lt;foreign-keys&gt;&lt;key app="EN" db-id="fe5wsz0x3ep2sdepdtrvwd0npxeerppxsttz" timestamp="1721903325"&gt;114&lt;/key&gt;&lt;/foreign-keys&gt;&lt;ref-type name="Journal Article"&gt;17&lt;/ref-type&gt;&lt;contributors&gt;&lt;authors&gt;&lt;author&gt;Hong, N. T. H.&lt;/author&gt;&lt;/authors&gt;&lt;/contributors&gt;&lt;titles&gt;&lt;title&gt;The Effects of Enterprise Risk Management on the Performance and Risk of Vietnamese Listed Firms: Evidence from Abnormal Enterprise Risk Management Index&lt;/title&gt;&lt;secondary-title&gt;Global Business and Finance Review&lt;/secondary-title&gt;&lt;/titles&gt;&lt;periodical&gt;&lt;full-title&gt;Global Business and Finance Review&lt;/full-title&gt;&lt;/periodical&gt;&lt;pages&gt;122-136&lt;/pages&gt;&lt;volume&gt;28&lt;/volume&gt;&lt;number&gt;5&lt;/number&gt;&lt;keywords&gt;&lt;keyword&gt;Abnormal Enterprise Risk Management Index (ABERMI)&lt;/keyword&gt;&lt;keyword&gt;Enterprise Risk Management (ERM)&lt;/keyword&gt;&lt;keyword&gt;firm performance&lt;/keyword&gt;&lt;keyword&gt;firm risk&lt;/keyword&gt;&lt;keyword&gt;Vietnam&lt;/keyword&gt;&lt;/keywords&gt;&lt;dates&gt;&lt;year&gt;2023&lt;/year&gt;&lt;/dates&gt;&lt;publisher&gt;People and Global Business Association&lt;/publisher&gt;&lt;isbn&gt;23841648&amp;#xD;10886931&lt;/isbn&gt;&lt;urls&gt;&lt;related-urls&gt;&lt;url&gt;https://research-ebsco-com.eresourcesptsl.ukm.remotexs.co/linkprocessor/plink?id=25dca3e2-cb20-3195-b047-ea4952361b87&lt;/url&gt;&lt;/related-urls&gt;&lt;/urls&gt;&lt;electronic-resource-num&gt;10.17549/gbfr.2023.28.5.122&lt;/electronic-resource-num&gt;&lt;remote-database-name&gt;Scopus®&lt;/remote-database-name&gt;&lt;remote-database-provider&gt;EBSCOhost&lt;/remote-database-provider&gt;&lt;language&gt;English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Hong (2023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40F4AC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8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Phan&lt;/Author&gt;&lt;Year&gt;2020&lt;/Year&gt;&lt;RecNum&gt;30&lt;/RecNum&gt;&lt;DisplayText&gt;Phan et al. (2020)&lt;/DisplayText&gt;&lt;record&gt;&lt;rec-number&gt;30&lt;/rec-number&gt;&lt;foreign-keys&gt;&lt;key app="EN" db-id="fe5wsz0x3ep2sdepdtrvwd0npxeerppxsttz" timestamp="1721871027"&gt;30&lt;/key&gt;&lt;/foreign-keys&gt;&lt;ref-type name="Journal Article"&gt;17&lt;/ref-type&gt;&lt;contributors&gt;&lt;authors&gt;&lt;author&gt;Phan, T&lt;/author&gt;&lt;author&gt;Dang, T&lt;/author&gt;&lt;author&gt;Nguyen, T&lt;/author&gt;&lt;author&gt;Ngo, T&lt;/author&gt;&lt;author&gt;Hoang, T&lt;/author&gt;&lt;/authors&gt;&lt;/contributors&gt;&lt;titles&gt;&lt;title&gt;The effect of enterprise risk management on firm value: Evidence from Vietnam industry listed enterprises&lt;/title&gt;&lt;secondary-title&gt;Accounting&lt;/secondary-title&gt;&lt;/titles&gt;&lt;periodical&gt;&lt;full-title&gt;Accounting&lt;/full-title&gt;&lt;/periodical&gt;&lt;pages&gt;473-480&lt;/pages&gt;&lt;volume&gt;6&lt;/volume&gt;&lt;number&gt;4&lt;/number&gt;&lt;dates&gt;&lt;year&gt;2020&lt;/year&gt;&lt;/dates&gt;&lt;urls&gt;&lt;/urls&gt;&lt;electronic-resource-num&gt;10.5267/j.ac.2020.4.0011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Phan et al. (2020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9B540FD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14163A42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61729895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19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Jurdi&lt;/Author&gt;&lt;Year&gt;2021&lt;/Year&gt;&lt;RecNum&gt;95&lt;/RecNum&gt;&lt;DisplayText&gt;Jurdi and AlGhnaimat (2021)&lt;/DisplayText&gt;&lt;record&gt;&lt;rec-number&gt;95&lt;/rec-number&gt;&lt;foreign-keys&gt;&lt;key app="EN" db-id="fe5wsz0x3ep2sdepdtrvwd0npxeerppxsttz" timestamp="1721901085"&gt;95&lt;/key&gt;&lt;/foreign-keys&gt;&lt;ref-type name="Journal Article"&gt;17&lt;/ref-type&gt;&lt;contributors&gt;&lt;authors&gt;&lt;author&gt;Jurdi, Doureige J.&lt;/author&gt;&lt;author&gt;AlGhnaimat, Sam M.&lt;/author&gt;&lt;/authors&gt;&lt;/contributors&gt;&lt;titles&gt;&lt;title&gt;The Effects of ERM Adoption on European Insurance Firms Performance and Risks&lt;/title&gt;&lt;secondary-title&gt;JOURNAL OF RISK AND FINANCIAL MANAGEMENT&lt;/secondary-title&gt;&lt;/titles&gt;&lt;periodical&gt;&lt;full-title&gt;Journal of Risk and Financial Management&lt;/full-title&gt;&lt;/periodical&gt;&lt;pages&gt;554&lt;/pages&gt;&lt;volume&gt;14&lt;/volume&gt;&lt;number&gt;11&lt;/number&gt;&lt;dates&gt;&lt;year&gt;2021&lt;/year&gt;&lt;/dates&gt;&lt;isbn&gt;1911-8074&lt;/isbn&gt;&lt;accession-num&gt;doi:10.3390/jrfm14110554&lt;/accession-num&gt;&lt;urls&gt;&lt;related-urls&gt;&lt;url&gt;https://www.mdpi.com/1911-8074/14/11/554&lt;/url&gt;&lt;/related-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Jurdi and AlGhnaimat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04546646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9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Pan&lt;/Author&gt;&lt;Year&gt;2023&lt;/Year&gt;&lt;RecNum&gt;71&lt;/RecNum&gt;&lt;DisplayText&gt;Pan et al. (2023)&lt;/DisplayText&gt;&lt;record&gt;&lt;rec-number&gt;71&lt;/rec-number&gt;&lt;foreign-keys&gt;&lt;key app="EN" db-id="fe5wsz0x3ep2sdepdtrvwd0npxeerppxsttz" timestamp="1721897485"&gt;71&lt;/key&gt;&lt;/foreign-keys&gt;&lt;ref-type name="Journal Article"&gt;17&lt;/ref-type&gt;&lt;contributors&gt;&lt;authors&gt;&lt;author&gt;Pan, Guochen&lt;/author&gt;&lt;author&gt;Zheng, Lingyun&lt;/author&gt;&lt;author&gt;Geng, Zhixiang&lt;/author&gt;&lt;author&gt;Liu, Mengqi&lt;/author&gt;&lt;/authors&gt;&lt;/contributors&gt;&lt;titles&gt;&lt;title&gt;Does enterprise risk management benefit manufacturing firms? Evidence from China&lt;/title&gt;&lt;secondary-title&gt;Economic Research-Ekonomska Istraživanja&lt;/secondary-title&gt;&lt;/titles&gt;&lt;periodical&gt;&lt;full-title&gt;Economic Research-Ekonomska Istrazivanja&lt;/full-title&gt;&lt;/periodical&gt;&lt;pages&gt;2134906&lt;/pages&gt;&lt;volume&gt;36&lt;/volume&gt;&lt;number&gt;2&lt;/number&gt;&lt;dates&gt;&lt;year&gt;2023&lt;/year&gt;&lt;pub-dates&gt;&lt;date&gt;2023/07/10&lt;/date&gt;&lt;/pub-dates&gt;&lt;/dates&gt;&lt;publisher&gt;Routledge&lt;/publisher&gt;&lt;isbn&gt;1331-677X&lt;/isbn&gt;&lt;urls&gt;&lt;related-urls&gt;&lt;url&gt;https://doi.org/10.1080/1331677X.2022.2134906&lt;/url&gt;&lt;/related-urls&gt;&lt;/urls&gt;&lt;electronic-resource-num&gt;10.1080/1331677X.2022.2134906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Pan et al. (2023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34E42C40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19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Chairani&lt;/Author&gt;&lt;Year&gt;2021&lt;/Year&gt;&lt;RecNum&gt;94&lt;/RecNum&gt;&lt;DisplayText&gt;Chairani and Siregar (2021)&lt;/DisplayText&gt;&lt;record&gt;&lt;rec-number&gt;94&lt;/rec-number&gt;&lt;foreign-keys&gt;&lt;key app="EN" db-id="fe5wsz0x3ep2sdepdtrvwd0npxeerppxsttz" timestamp="1721901038"&gt;94&lt;/key&gt;&lt;/foreign-keys&gt;&lt;ref-type name="Journal Article"&gt;17&lt;/ref-type&gt;&lt;contributors&gt;&lt;authors&gt;&lt;author&gt;Chairani, Chairani&lt;/author&gt;&lt;author&gt;Siregar, Sylvia Veronica&lt;/author&gt;&lt;/authors&gt;&lt;/contributors&gt;&lt;titles&gt;&lt;title&gt;The effect of enterprise risk management on financial performance and firm value: the role of environmental, social and governance performance&lt;/title&gt;&lt;secondary-title&gt;Meditari Accountancy Research&lt;/secondary-title&gt;&lt;/titles&gt;&lt;periodical&gt;&lt;full-title&gt;Meditari Accountancy Research&lt;/full-title&gt;&lt;/periodical&gt;&lt;pages&gt;647-670&lt;/pages&gt;&lt;volume&gt;29&lt;/volume&gt;&lt;number&gt;3&lt;/number&gt;&lt;dates&gt;&lt;year&gt;2021&lt;/year&gt;&lt;/dates&gt;&lt;publisher&gt;Emerald Publishing Limited&lt;/publisher&gt;&lt;isbn&gt;2049-372X&lt;/isbn&gt;&lt;urls&gt;&lt;related-urls&gt;&lt;url&gt;https://doi.org/10.1108/MEDAR-09-2019-0549&lt;/url&gt;&lt;/related-urls&gt;&lt;/urls&gt;&lt;electronic-resource-num&gt;10.1108/MEDAR-09-2019-0549&lt;/electronic-resource-num&gt;&lt;access-date&gt;2024/07/25&lt;/access-dat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Chairani and Siregar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30825C28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39D3BC96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3C5B3A5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0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Saeidi&lt;/Author&gt;&lt;Year&gt;2021&lt;/Year&gt;&lt;RecNum&gt;50&lt;/RecNum&gt;&lt;DisplayText&gt;Saeidi et al. (2021)&lt;/DisplayText&gt;&lt;record&gt;&lt;rec-number&gt;50&lt;/rec-number&gt;&lt;foreign-keys&gt;&lt;key app="EN" db-id="fe5wsz0x3ep2sdepdtrvwd0npxeerppxsttz" timestamp="1721877961"&gt;50&lt;/key&gt;&lt;/foreign-keys&gt;&lt;ref-type name="Journal Article"&gt;17&lt;/ref-type&gt;&lt;contributors&gt;&lt;authors&gt;&lt;author&gt;Saeidi, Parvaneh&lt;/author&gt;&lt;author&gt;Saeidi, Sayyedeh Parisa&lt;/author&gt;&lt;author&gt;Gutierrez, Leonardo&lt;/author&gt;&lt;author&gt;Streimikiene, Dalia&lt;/author&gt;&lt;author&gt;Alrasheedi, Melfi&lt;/author&gt;&lt;author&gt;Saeidi, Sayedeh Parastoo&lt;/author&gt;&lt;author&gt;Mardani, Abbas&lt;/author&gt;&lt;/authors&gt;&lt;/contributors&gt;&lt;titles&gt;&lt;title&gt;The influence of enterprise risk management on firm performance with the moderating effect of intellectual capital dimensions&lt;/title&gt;&lt;secondary-title&gt;Economic Research-Ekonomska Istrazivanja&lt;/secondary-title&gt;&lt;/titles&gt;&lt;periodical&gt;&lt;full-title&gt;Economic Research-Ekonomska Istrazivanja&lt;/full-title&gt;&lt;/periodical&gt;&lt;pages&gt;122-151&lt;/pages&gt;&lt;volume&gt;34&lt;/volume&gt;&lt;number&gt;1&lt;/number&gt;&lt;keywords&gt;&lt;keyword&gt;Risk management in business&lt;/keyword&gt;&lt;keyword&gt;Intellectual capital&lt;/keyword&gt;&lt;keyword&gt;Organizational performance&lt;/keyword&gt;&lt;keyword&gt;Performance management&lt;/keyword&gt;&lt;keyword&gt;Structural equation modeling&lt;/keyword&gt;&lt;keyword&gt;Enterprise risk management&lt;/keyword&gt;&lt;keyword&gt;financial institutionsy&lt;/keyword&gt;&lt;keyword&gt;firm financial performance&lt;/keyword&gt;&lt;keyword&gt;firm non-financial performance&lt;/keyword&gt;&lt;/keywords&gt;&lt;dates&gt;&lt;year&gt;2021&lt;/year&gt;&lt;/dates&gt;&lt;isbn&gt;1331677X&lt;/isbn&gt;&lt;accession-num&gt;156785678&lt;/accession-num&gt;&lt;work-type&gt;Article&lt;/work-type&gt;&lt;urls&gt;&lt;related-urls&gt;&lt;url&gt;https://eresourcesptsl.ukm.remotexs.co/login?url=https://search-ebscohost-com.eresourcesptsl.ukm.remotexs.co/login.aspx?direct=true&amp;amp;db=bth&amp;amp;AN=156785678&amp;amp;site=ehost-live&lt;/url&gt;&lt;/related-urls&gt;&lt;/urls&gt;&lt;electronic-resource-num&gt;10.1080/1331677X.2020.1776140&lt;/electronic-resource-num&gt;&lt;remote-database-name&gt;Business Source Complete&lt;/remote-database-name&gt;&lt;remote-database-provider&gt;EBSCOhost&lt;/remote-database-provider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Saeidi et al.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2898739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0.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Hidayah&lt;/Author&gt;&lt;Year&gt;2024&lt;/Year&gt;&lt;RecNum&gt;124&lt;/RecNum&gt;&lt;DisplayText&gt;Hidayah et al. (2024)&lt;/DisplayText&gt;&lt;record&gt;&lt;rec-number&gt;124&lt;/rec-number&gt;&lt;foreign-keys&gt;&lt;key app="EN" db-id="fe5wsz0x3ep2sdepdtrvwd0npxeerppxsttz" timestamp="1738656822"&gt;124&lt;/key&gt;&lt;/foreign-keys&gt;&lt;ref-type name="Journal Article"&gt;17&lt;/ref-type&gt;&lt;contributors&gt;&lt;authors&gt;&lt;author&gt;Hidayah, Nurul&lt;/author&gt;&lt;author&gt;Azhar, Zubir&lt;/author&gt;&lt;author&gt;Setiany, Erna&lt;/author&gt;&lt;author&gt;Utami, Wiwik&lt;/author&gt;&lt;author&gt;Tarmidi, Deden&lt;/author&gt;&lt;/authors&gt;&lt;/contributors&gt;&lt;titles&gt;&lt;title&gt;Determinants of ERM quality and its impact on company value&lt;/title&gt;&lt;secondary-title&gt;Business: Theory Practice&lt;/secondary-title&gt;&lt;/titles&gt;&lt;periodical&gt;&lt;full-title&gt;Business: Theory Practice&lt;/full-title&gt;&lt;/periodical&gt;&lt;pages&gt;11–23-11–23&lt;/pages&gt;&lt;volume&gt;25&lt;/volume&gt;&lt;number&gt;1&lt;/number&gt;&lt;dates&gt;&lt;year&gt;2024&lt;/year&gt;&lt;/dates&gt;&lt;isbn&gt;1822-4202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noProof/>
                <w:sz w:val="20"/>
                <w:szCs w:val="20"/>
              </w:rPr>
              <w:t>Hidayah et al. (2024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1157E15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0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Glowka&lt;/Author&gt;&lt;Year&gt;2021&lt;/Year&gt;&lt;RecNum&gt;88&lt;/RecNum&gt;&lt;DisplayText&gt;Glowka et al. (2021)&lt;/DisplayText&gt;&lt;record&gt;&lt;rec-number&gt;88&lt;/rec-number&gt;&lt;foreign-keys&gt;&lt;key app="EN" db-id="fe5wsz0x3ep2sdepdtrvwd0npxeerppxsttz" timestamp="1721900396"&gt;88&lt;/key&gt;&lt;/foreign-keys&gt;&lt;ref-type name="Journal Article"&gt;17&lt;/ref-type&gt;&lt;contributors&gt;&lt;authors&gt;&lt;author&gt;Glowka, Gundula&lt;/author&gt;&lt;author&gt;Kallmünzer, Andreas&lt;/author&gt;&lt;author&gt;Zehrer, Anita&lt;/author&gt;&lt;/authors&gt;&lt;/contributors&gt;&lt;titles&gt;&lt;title&gt;Enterprise risk management in small and medium family enterprises: the role of family involvement and CEO tenure&lt;/title&gt;&lt;secondary-title&gt;International Entrepreneurship and Management Journal&lt;/secondary-title&gt;&lt;/titles&gt;&lt;periodical&gt;&lt;full-title&gt;International Entrepreneurship and Management Journal&lt;/full-title&gt;&lt;/periodical&gt;&lt;pages&gt;1213-1231&lt;/pages&gt;&lt;volume&gt;17&lt;/volume&gt;&lt;number&gt;3&lt;/number&gt;&lt;dates&gt;&lt;year&gt;2021&lt;/year&gt;&lt;pub-dates&gt;&lt;date&gt;2021/09/01&lt;/date&gt;&lt;/pub-dates&gt;&lt;/dates&gt;&lt;isbn&gt;1555-1938&lt;/isbn&gt;&lt;urls&gt;&lt;related-urls&gt;&lt;url&gt;https://doi.org/10.1007/s11365-020-00682-x&lt;/url&gt;&lt;/related-urls&gt;&lt;/urls&gt;&lt;electronic-resource-num&gt;10.1007/s11365-020-00682-x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Glowka et al.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092C67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11FF92FA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0AF690AD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1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Eastman&lt;/Author&gt;&lt;Year&gt;2021&lt;/Year&gt;&lt;RecNum&gt;101&lt;/RecNum&gt;&lt;DisplayText&gt;Eastman and Xu (2021)&lt;/DisplayText&gt;&lt;record&gt;&lt;rec-number&gt;101&lt;/rec-number&gt;&lt;foreign-keys&gt;&lt;key app="EN" db-id="fe5wsz0x3ep2sdepdtrvwd0npxeerppxsttz" timestamp="1721901672"&gt;101&lt;/key&gt;&lt;/foreign-keys&gt;&lt;ref-type name="Journal Article"&gt;17&lt;/ref-type&gt;&lt;contributors&gt;&lt;authors&gt;&lt;author&gt;Eastman, Evan M.&lt;/author&gt;&lt;author&gt;Xu, Jianren&lt;/author&gt;&lt;/authors&gt;&lt;/contributors&gt;&lt;titles&gt;&lt;title&gt;Market reactions to enterprise risk management adoption, incorporation by rating agencies, and ORSA Act passage&lt;/title&gt;&lt;secondary-title&gt;RISK MANAGEMENT AND INSURANCE REVIEW&lt;/secondary-title&gt;&lt;/titles&gt;&lt;periodical&gt;&lt;full-title&gt;Risk Management and Insurance Review&lt;/full-title&gt;&lt;/periodical&gt;&lt;pages&gt;151-180&lt;/pages&gt;&lt;volume&gt;24&lt;/volume&gt;&lt;number&gt;2&lt;/number&gt;&lt;dates&gt;&lt;year&gt;2021&lt;/year&gt;&lt;/dates&gt;&lt;isbn&gt;1098-1616&lt;/isbn&gt;&lt;urls&gt;&lt;related-urls&gt;&lt;url&gt;https://onlinelibrary.wiley.com/doi/abs/10.1111/rmir.12170&lt;/url&gt;&lt;/related-urls&gt;&lt;/urls&gt;&lt;electronic-resource-num&gt;https://doi.org/10.1111/rmir.12170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Eastman and Xu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3018E995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1.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Rahmawati&lt;/Author&gt;&lt;Year&gt;2024&lt;/Year&gt;&lt;RecNum&gt;127&lt;/RecNum&gt;&lt;DisplayText&gt;Rahmawati et al. (2024)&lt;/DisplayText&gt;&lt;record&gt;&lt;rec-number&gt;127&lt;/rec-number&gt;&lt;foreign-keys&gt;&lt;key app="EN" db-id="fe5wsz0x3ep2sdepdtrvwd0npxeerppxsttz" timestamp="1738659869"&gt;127&lt;/key&gt;&lt;/foreign-keys&gt;&lt;ref-type name="Journal Article"&gt;17&lt;/ref-type&gt;&lt;contributors&gt;&lt;authors&gt;&lt;author&gt;Rahmawati, Wulan&lt;/author&gt;&lt;author&gt;Siregar, Sylvia Veronica&lt;/author&gt;&lt;author&gt;R. Shauki, Elvia&lt;/author&gt;&lt;author&gt;Anggraita, Viska&lt;/author&gt;&lt;/authors&gt;&lt;/contributors&gt;&lt;titles&gt;&lt;title&gt;Enterprise risk management and cost of debt: the moderating role of crisis&lt;/title&gt;&lt;secondary-title&gt;Cogent Business Management&lt;/secondary-title&gt;&lt;/titles&gt;&lt;periodical&gt;&lt;full-title&gt;Cogent Business Management&lt;/full-title&gt;&lt;/periodical&gt;&lt;pages&gt;2296702&lt;/pages&gt;&lt;volume&gt;11&lt;/volume&gt;&lt;number&gt;1&lt;/number&gt;&lt;dates&gt;&lt;year&gt;2024&lt;/year&gt;&lt;/dates&gt;&lt;isbn&gt;2331-1975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noProof/>
                <w:sz w:val="20"/>
                <w:szCs w:val="20"/>
              </w:rPr>
              <w:t>Rahmawati et al. (2024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20" w:type="dxa"/>
            <w:noWrap/>
            <w:hideMark/>
          </w:tcPr>
          <w:p w14:paraId="46C5BD77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1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Faisal&lt;/Author&gt;&lt;Year&gt;2021&lt;/Year&gt;&lt;RecNum&gt;65&lt;/RecNum&gt;&lt;DisplayText&gt;F. Faisal et al. (2021)&lt;/DisplayText&gt;&lt;record&gt;&lt;rec-number&gt;65&lt;/rec-number&gt;&lt;foreign-keys&gt;&lt;key app="EN" db-id="fe5wsz0x3ep2sdepdtrvwd0npxeerppxsttz" timestamp="1721896882"&gt;65&lt;/key&gt;&lt;/foreign-keys&gt;&lt;ref-type name="Journal Article"&gt;17&lt;/ref-type&gt;&lt;contributors&gt;&lt;authors&gt;&lt;author&gt;Faisal, Faisal&lt;/author&gt;&lt;author&gt;Abidin, Zainal&lt;/author&gt;&lt;author&gt;Haryanto, Haryanto&lt;/author&gt;&lt;/authors&gt;&lt;/contributors&gt;&lt;titles&gt;&lt;title&gt;Enterprise risk management (ERM) and firm value: The mediating role of investment decisions&lt;/title&gt;&lt;secondary-title&gt;Cogent Economics &amp;amp; Finance&lt;/secondary-title&gt;&lt;/titles&gt;&lt;periodical&gt;&lt;full-title&gt;Cogent Economics &amp;amp; Finance&lt;/full-title&gt;&lt;/periodical&gt;&lt;pages&gt;2009090&lt;/pages&gt;&lt;volume&gt;9&lt;/volume&gt;&lt;number&gt;1&lt;/number&gt;&lt;dates&gt;&lt;year&gt;2021&lt;/year&gt;&lt;pub-dates&gt;&lt;date&gt;2021/01/01&lt;/date&gt;&lt;/pub-dates&gt;&lt;/dates&gt;&lt;publisher&gt;Cogent OA&lt;/publisher&gt;&lt;isbn&gt;null&lt;/isbn&gt;&lt;urls&gt;&lt;related-urls&gt;&lt;url&gt;https://doi.org/10.1080/23322039.2021.2009090&lt;/url&gt;&lt;/related-urls&gt;&lt;/urls&gt;&lt;electronic-resource-num&gt;10.1080/23322039.2021.2009090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F. Faisal et al.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2B024AE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41B226D2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4B63041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2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González&lt;/Author&gt;&lt;Year&gt;2022&lt;/Year&gt;&lt;RecNum&gt;52&lt;/RecNum&gt;&lt;DisplayText&gt;González et al. (2022)&lt;/DisplayText&gt;&lt;record&gt;&lt;rec-number&gt;52&lt;/rec-number&gt;&lt;foreign-keys&gt;&lt;key app="EN" db-id="fe5wsz0x3ep2sdepdtrvwd0npxeerppxsttz" timestamp="1721893715"&gt;52&lt;/key&gt;&lt;/foreign-keys&gt;&lt;ref-type name="Journal Article"&gt;17&lt;/ref-type&gt;&lt;contributors&gt;&lt;authors&gt;&lt;author&gt;González, Luis Otero&lt;/author&gt;&lt;author&gt;Durán-Santomil, Pablo&lt;/author&gt;&lt;author&gt;Marouf, Darine&lt;/author&gt;&lt;/authors&gt;&lt;/contributors&gt;&lt;titles&gt;&lt;title&gt;Can ERM ratings explain the performance and risk of EMEA insurance companies?&lt;/title&gt;&lt;secondary-title&gt;Journal of Risk Research&lt;/secondary-title&gt;&lt;/titles&gt;&lt;periodical&gt;&lt;full-title&gt;Journal of Risk Research&lt;/full-title&gt;&lt;/periodical&gt;&lt;pages&gt;738-763&lt;/pages&gt;&lt;volume&gt;25&lt;/volume&gt;&lt;number&gt;6&lt;/number&gt;&lt;keywords&gt;&lt;keyword&gt;Insurance companies&lt;/keyword&gt;&lt;keyword&gt;Actuarial risk&lt;/keyword&gt;&lt;keyword&gt;Risk management in business&lt;/keyword&gt;&lt;keyword&gt;Financial planning&lt;/keyword&gt;&lt;keyword&gt;Corporate governance&lt;/keyword&gt;&lt;keyword&gt;Market value&lt;/keyword&gt;&lt;keyword&gt;Standard &amp;amp;amp&lt;/keyword&gt;&lt;keyword&gt;Poor&amp;apos;s Financial Services LLC&lt;/keyword&gt;&lt;keyword&gt;Direct group life, health and medical insurance carriers&lt;/keyword&gt;&lt;keyword&gt;Direct Health and Medical Insurance Carriers&lt;/keyword&gt;&lt;keyword&gt;Other Direct Insurance (except Life, Health, and Medical) Carriers&lt;/keyword&gt;&lt;keyword&gt;Insurance Agencies and Brokerages&lt;/keyword&gt;&lt;keyword&gt;Investment Advice&lt;/keyword&gt;&lt;/keywords&gt;&lt;dates&gt;&lt;year&gt;2022&lt;/year&gt;&lt;/dates&gt;&lt;publisher&gt;Taylor &amp;amp;amp; Francis Ltd&lt;/publisher&gt;&lt;isbn&gt;1366-9877&lt;/isbn&gt;&lt;urls&gt;&lt;related-urls&gt;&lt;url&gt;https://research-ebsco-com.eresourcesptsl.ukm.remotexs.co/linkprocessor/plink?id=b4b8be96-93fe-3f04-82e8-59d333e5f001&lt;/url&gt;&lt;/related-urls&gt;&lt;/urls&gt;&lt;electronic-resource-num&gt;10.1080/13669877.2021.2020881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González et al. (202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C65E044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B59627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2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Meskovic&lt;/Author&gt;&lt;Year&gt;2021&lt;/Year&gt;&lt;RecNum&gt;109&lt;/RecNum&gt;&lt;DisplayText&gt;Meskovic and Zaimovic (2021)&lt;/DisplayText&gt;&lt;record&gt;&lt;rec-number&gt;109&lt;/rec-number&gt;&lt;foreign-keys&gt;&lt;key app="EN" db-id="fe5wsz0x3ep2sdepdtrvwd0npxeerppxsttz" timestamp="1721902342"&gt;109&lt;/key&gt;&lt;/foreign-keys&gt;&lt;ref-type name="Journal Article"&gt;17&lt;/ref-type&gt;&lt;contributors&gt;&lt;authors&gt;&lt;author&gt;Minela Nuhic Meskovic&lt;/author&gt;&lt;author&gt;Azra Zaimovic&lt;/author&gt;&lt;/authors&gt;&lt;/contributors&gt;&lt;titles&gt;&lt;title&gt;Risk Management Maturity, its Determinants and Impact on Firm Value: Empirical Evidence from Joint-Stock Companies in Bosnia and Herzegovina&lt;/title&gt;&lt;secondary-title&gt;South East European Journal of Economics and Business&amp;#xD;&lt;/secondary-title&gt;&lt;/titles&gt;&lt;pages&gt;132-149&lt;/pages&gt;&lt;volume&gt;16&lt;/volume&gt;&lt;number&gt;2&lt;/number&gt;&lt;dates&gt;&lt;year&gt;2021&lt;/year&gt;&lt;/dates&gt;&lt;urls&gt;&lt;related-urls&gt;&lt;url&gt;https://doi.org/10.2478/jeb-2021-0019&lt;/url&gt;&lt;/related-urls&gt;&lt;/urls&gt;&lt;electronic-resource-num&gt;doi:10.2478/jeb-2021-0019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Meskovic and Zaimovic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F22B62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4E09E794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6A88126A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Oyewo&lt;/Author&gt;&lt;Year&gt;2022&lt;/Year&gt;&lt;RecNum&gt;70&lt;/RecNum&gt;&lt;DisplayText&gt;Oyewo (2022)&lt;/DisplayText&gt;&lt;record&gt;&lt;rec-number&gt;70&lt;/rec-number&gt;&lt;foreign-keys&gt;&lt;key app="EN" db-id="fe5wsz0x3ep2sdepdtrvwd0npxeerppxsttz" timestamp="1721897430"&gt;70&lt;/key&gt;&lt;/foreign-keys&gt;&lt;ref-type name="Journal Article"&gt;17&lt;/ref-type&gt;&lt;contributors&gt;&lt;authors&gt;&lt;author&gt;Oyewo, Babajide&lt;/author&gt;&lt;/authors&gt;&lt;/contributors&gt;&lt;titles&gt;&lt;title&gt;Enterprise risk management and sustainability of banks performance&lt;/title&gt;&lt;secondary-title&gt;Journal of Accounting in Emerging Economies&lt;/secondary-title&gt;&lt;/titles&gt;&lt;periodical&gt;&lt;full-title&gt;Journal of Accounting in Emerging Economies&lt;/full-title&gt;&lt;/periodical&gt;&lt;pages&gt;318-344&lt;/pages&gt;&lt;volume&gt;12&lt;/volume&gt;&lt;number&gt;2&lt;/number&gt;&lt;dates&gt;&lt;year&gt;2022&lt;/year&gt;&lt;/dates&gt;&lt;publisher&gt;Emerald Publishing Limited&lt;/publisher&gt;&lt;isbn&gt;2042-1168&lt;/isbn&gt;&lt;urls&gt;&lt;related-urls&gt;&lt;url&gt;https://doi.org/10.1108/JAEE-10-2020-0278&lt;/url&gt;&lt;/related-urls&gt;&lt;/urls&gt;&lt;electronic-resource-num&gt;10.1108/JAEE-10-2020-0278&lt;/electronic-resource-num&gt;&lt;access-date&gt;2024/07/25&lt;/access-dat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Oyewo (202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01375B55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020" w:type="dxa"/>
            <w:noWrap/>
            <w:hideMark/>
          </w:tcPr>
          <w:p w14:paraId="43B771CB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3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Ghazieh&lt;/Author&gt;&lt;Year&gt;2021&lt;/Year&gt;&lt;RecNum&gt;108&lt;/RecNum&gt;&lt;DisplayText&gt;Ghazieh and Chebana (2021)&lt;/DisplayText&gt;&lt;record&gt;&lt;rec-number&gt;108&lt;/rec-number&gt;&lt;foreign-keys&gt;&lt;key app="EN" db-id="fe5wsz0x3ep2sdepdtrvwd0npxeerppxsttz" timestamp="1721902298"&gt;108&lt;/key&gt;&lt;/foreign-keys&gt;&lt;ref-type name="Journal Article"&gt;17&lt;/ref-type&gt;&lt;contributors&gt;&lt;authors&gt;&lt;author&gt;Ghazieh, Louai&lt;/author&gt;&lt;author&gt;Chebana, Nadia&lt;/author&gt;&lt;/authors&gt;&lt;/contributors&gt;&lt;titles&gt;&lt;title&gt;The effectiveness of risk management system and firm performance in the European context&lt;/title&gt;&lt;secondary-title&gt;Journal of Economics, Finance and Administrative Science&lt;/secondary-title&gt;&lt;/titles&gt;&lt;periodical&gt;&lt;full-title&gt;Journal of Economics, Finance and Administrative Science&lt;/full-title&gt;&lt;/periodical&gt;&lt;pages&gt;182-196&lt;/pages&gt;&lt;volume&gt;26&lt;/volume&gt;&lt;number&gt;52&lt;/number&gt;&lt;dates&gt;&lt;year&gt;2021&lt;/year&gt;&lt;/dates&gt;&lt;publisher&gt;Emerald Publishing Limited&lt;/publisher&gt;&lt;isbn&gt;2218-0648, 2077-1886&lt;/isbn&gt;&lt;urls&gt;&lt;related-urls&gt;&lt;url&gt;https://doi.org/10.1108/JEFAS-07-2019-0118&lt;/url&gt;&lt;/related-urls&gt;&lt;/urls&gt;&lt;electronic-resource-num&gt;10.1108/JEFAS-07-2019-0118&lt;/electronic-resource-num&gt;&lt;access-date&gt;2024/07/25&lt;/access-dat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Ghazieh and Chebana (2021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6F954F2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027445D9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D05E7F6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Putri&lt;/Author&gt;&lt;Year&gt;2022&lt;/Year&gt;&lt;RecNum&gt;37&lt;/RecNum&gt;&lt;DisplayText&gt;Putri and Makaryanawati (2022)&lt;/DisplayText&gt;&lt;record&gt;&lt;rec-number&gt;37&lt;/rec-number&gt;&lt;foreign-keys&gt;&lt;key app="EN" db-id="fe5wsz0x3ep2sdepdtrvwd0npxeerppxsttz" timestamp="1721872202"&gt;37&lt;/key&gt;&lt;/foreign-keys&gt;&lt;ref-type name="Journal Article"&gt;17&lt;/ref-type&gt;&lt;contributors&gt;&lt;authors&gt;&lt;author&gt;Putri, Rifda Nabilla&lt;/author&gt;&lt;author&gt;Makaryanawati, Makaryanawati&lt;/author&gt;&lt;/authors&gt;&lt;/contributors&gt;&lt;titles&gt;&lt;title&gt;Enterprise Risk Management, Board Financial Qualification, and Firm Value&lt;/title&gt;&lt;secondary-title&gt;Accounting Analysis Journal (AAJ)&lt;/secondary-title&gt;&lt;/titles&gt;&lt;periodical&gt;&lt;full-title&gt;Accounting Analysis Journal (AAJ)&lt;/full-title&gt;&lt;/periodical&gt;&lt;pages&gt;149-157&lt;/pages&gt;&lt;volume&gt;11&lt;/volume&gt;&lt;number&gt;3&lt;/number&gt;&lt;dates&gt;&lt;year&gt;2022&lt;/year&gt;&lt;/dates&gt;&lt;isbn&gt;2502-6216&lt;/isbn&gt;&lt;urls&gt;&lt;/urls&gt;&lt;electronic-resource-num&gt;10.15294/aaj.v11i3.64169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Putri and Makaryanawati (202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6A0C859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132BB1A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4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Hamzah&lt;/Author&gt;&lt;Year&gt;2022&lt;/Year&gt;&lt;RecNum&gt;43&lt;/RecNum&gt;&lt;DisplayText&gt;Hamzah et al. (2022)&lt;/DisplayText&gt;&lt;record&gt;&lt;rec-number&gt;43&lt;/rec-number&gt;&lt;foreign-keys&gt;&lt;key app="EN" db-id="fe5wsz0x3ep2sdepdtrvwd0npxeerppxsttz" timestamp="1721874109"&gt;43&lt;/key&gt;&lt;/foreign-keys&gt;&lt;ref-type name="Journal Article"&gt;17&lt;/ref-type&gt;&lt;contributors&gt;&lt;authors&gt;&lt;author&gt;Hamzah, Noradiva&lt;/author&gt;&lt;author&gt;Maelah, Ruhanita&lt;/author&gt;&lt;author&gt;Saleh, Omar Muwafaq&lt;/author&gt;&lt;/authors&gt;&lt;/contributors&gt;&lt;titles&gt;&lt;title&gt;THE MODERATING EFFECT OF HUMAN CAPITAL ON THE RELATIONSHIP BETWEEN ENTERPRISE RISK MANAGEMENT AND ORGANIZATION PERFORMANCE&lt;/title&gt;&lt;secondary-title&gt;International Journal of Business &amp;amp;amp; Society&lt;/secondary-title&gt;&lt;/titles&gt;&lt;periodical&gt;&lt;full-title&gt;International Journal of Business &amp;amp;amp; Society&lt;/full-title&gt;&lt;/periodical&gt;&lt;pages&gt;614-632&lt;/pages&gt;&lt;volume&gt;23&lt;/volume&gt;&lt;number&gt;1&lt;/number&gt;&lt;keywords&gt;&lt;keyword&gt;Risk management in business&lt;/keyword&gt;&lt;keyword&gt;Performance management&lt;/keyword&gt;&lt;keyword&gt;Human capital&lt;/keyword&gt;&lt;keyword&gt;Information economy&lt;/keyword&gt;&lt;keyword&gt;Organization management&lt;/keyword&gt;&lt;keyword&gt;Structural equation modeling&lt;/keyword&gt;&lt;/keywords&gt;&lt;dates&gt;&lt;year&gt;2022&lt;/year&gt;&lt;/dates&gt;&lt;publisher&gt;Universiti Malaysia Sarawak&lt;/publisher&gt;&lt;isbn&gt;1511-6670&lt;/isbn&gt;&lt;urls&gt;&lt;related-urls&gt;&lt;url&gt;https://research-ebsco-com.eresourcesptsl.ukm.remotexs.co/linkprocessor/plink?id=29029dbc-e4e8-3319-aedb-eb6f772a890a&lt;/url&gt;&lt;/related-urls&gt;&lt;/urls&gt;&lt;electronic-resource-num&gt;10.33736/ijbs.4633.2022&lt;/electronic-resource-num&gt;&lt;remote-database-name&gt;Business Source Complete&lt;/remote-database-name&gt;&lt;remote-database-provider&gt;EBSCOhost&lt;/remote-database-provider&gt;&lt;language&gt;eng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Hamzah et al. (202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24093D7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69B47C1A" w14:textId="77777777" w:rsidTr="0059677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  <w:hideMark/>
          </w:tcPr>
          <w:p w14:paraId="41A845CA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Tjun&lt;/Author&gt;&lt;Year&gt;2022&lt;/Year&gt;&lt;RecNum&gt;126&lt;/RecNum&gt;&lt;DisplayText&gt;Tjun et al. (2022)&lt;/DisplayText&gt;&lt;record&gt;&lt;rec-number&gt;126&lt;/rec-number&gt;&lt;foreign-keys&gt;&lt;key app="EN" db-id="fe5wsz0x3ep2sdepdtrvwd0npxeerppxsttz" timestamp="1738659741"&gt;126&lt;/key&gt;&lt;/foreign-keys&gt;&lt;ref-type name="Journal Article"&gt;17&lt;/ref-type&gt;&lt;contributors&gt;&lt;authors&gt;&lt;author&gt;Tjun, Lauw Tjun&lt;/author&gt;&lt;author&gt;Basri, Yuswar Z&lt;/author&gt;&lt;author&gt;Augustine, Yvonne&lt;/author&gt;&lt;/authors&gt;&lt;/contributors&gt;&lt;titles&gt;&lt;title&gt;Enterprise Risk Management and Bank Performance: A Study of the Indonesian Banking Industry&lt;/title&gt;&lt;secondary-title&gt;Economics Business Quarterly Reviews&lt;/secondary-title&gt;&lt;/titles&gt;&lt;periodical&gt;&lt;full-title&gt;Economics Business Quarterly Reviews&lt;/full-title&gt;&lt;/periodical&gt;&lt;volume&gt;5&lt;/volume&gt;&lt;number&gt;2&lt;/number&gt;&lt;dates&gt;&lt;year&gt;2022&lt;/year&gt;&lt;/dates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Tjun et al. (2022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  <w:hideMark/>
          </w:tcPr>
          <w:p w14:paraId="6F8A2A7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020" w:type="dxa"/>
            <w:noWrap/>
            <w:hideMark/>
          </w:tcPr>
          <w:p w14:paraId="228B4855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5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Saeidi&lt;/Author&gt;&lt;Year&gt;2023&lt;/Year&gt;&lt;RecNum&gt;25&lt;/RecNum&gt;&lt;DisplayText&gt;Saeidi et al. (2023)&lt;/DisplayText&gt;&lt;record&gt;&lt;rec-number&gt;25&lt;/rec-number&gt;&lt;foreign-keys&gt;&lt;key app="EN" db-id="fe5wsz0x3ep2sdepdtrvwd0npxeerppxsttz" timestamp="1721835379"&gt;25&lt;/key&gt;&lt;/foreign-keys&gt;&lt;ref-type name="Journal Article"&gt;17&lt;/ref-type&gt;&lt;contributors&gt;&lt;authors&gt;&lt;author&gt;Saeidi, Parvaneh&lt;/author&gt;&lt;author&gt;Saeidi, Sayyedeh Parisa&lt;/author&gt;&lt;author&gt;Saeidi, Sayedeh Parastoo&lt;/author&gt;&lt;author&gt;Galarraga Carvajal, Mercedes&lt;/author&gt;&lt;author&gt;Villacrés Endara, Hugo&lt;/author&gt;&lt;author&gt;Armijos, Lorenzo&lt;/author&gt;&lt;/authors&gt;&lt;/contributors&gt;&lt;titles&gt;&lt;title&gt;Effect of enterprise risk management on firms’ outcomes with the moderating effect of knowledge management&lt;/title&gt;&lt;secondary-title&gt;foresight&lt;/secondary-title&gt;&lt;/titles&gt;&lt;periodical&gt;&lt;full-title&gt;foresight&lt;/full-title&gt;&lt;/periodical&gt;&lt;dates&gt;&lt;year&gt;2023&lt;/year&gt;&lt;/dates&gt;&lt;isbn&gt;1463-6689&lt;/isbn&gt;&lt;urls&gt;&lt;/urls&gt;&lt;electronic-resource-num&gt;10.1108/FS-12-2022-0188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Saeidi et al. (2023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  <w:hideMark/>
          </w:tcPr>
          <w:p w14:paraId="5462B487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76FF1335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C09E236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González&lt;/Author&gt;&lt;Year&gt;2023&lt;/Year&gt;&lt;RecNum&gt;97&lt;/RecNum&gt;&lt;DisplayText&gt;González et al. (2023)&lt;/DisplayText&gt;&lt;record&gt;&lt;rec-number&gt;97&lt;/rec-number&gt;&lt;foreign-keys&gt;&lt;key app="EN" db-id="fe5wsz0x3ep2sdepdtrvwd0npxeerppxsttz" timestamp="1721901289"&gt;97&lt;/key&gt;&lt;/foreign-keys&gt;&lt;ref-type name="Journal Article"&gt;17&lt;/ref-type&gt;&lt;contributors&gt;&lt;authors&gt;&lt;author&gt;González, Luis Otero&lt;/author&gt;&lt;author&gt;Santomil, Pablo Durán&lt;/author&gt;&lt;author&gt;Hoyt, Robert E.&lt;/author&gt;&lt;/authors&gt;&lt;/contributors&gt;&lt;titles&gt;&lt;title&gt;The impact of ERM on insurer performance under the Solvency II regulatory framework&lt;/title&gt;&lt;secondary-title&gt;The European Journal of Finance&lt;/secondary-title&gt;&lt;/titles&gt;&lt;periodical&gt;&lt;full-title&gt;The European Journal of Finance&lt;/full-title&gt;&lt;/periodical&gt;&lt;pages&gt;419-443&lt;/pages&gt;&lt;volume&gt;29&lt;/volume&gt;&lt;number&gt;4&lt;/number&gt;&lt;dates&gt;&lt;year&gt;2023&lt;/year&gt;&lt;pub-dates&gt;&lt;date&gt;2023/03/04&lt;/date&gt;&lt;/pub-dates&gt;&lt;/dates&gt;&lt;publisher&gt;Routledge&lt;/publisher&gt;&lt;isbn&gt;1351-847X&lt;/isbn&gt;&lt;urls&gt;&lt;related-urls&gt;&lt;url&gt;https://doi.org/10.1080/1351847X.2022.2053180&lt;/url&gt;&lt;/related-urls&gt;&lt;/urls&gt;&lt;electronic-resource-num&gt;10.1080/1351847X.2022.2053180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González et al. (2023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238199E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D3BA0BC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6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Adenutsi&lt;/Author&gt;&lt;Year&gt;2023&lt;/Year&gt;&lt;RecNum&gt;33&lt;/RecNum&gt;&lt;DisplayText&gt;Adenutsi and Whajah (2023)&lt;/DisplayText&gt;&lt;record&gt;&lt;rec-number&gt;33&lt;/rec-number&gt;&lt;foreign-keys&gt;&lt;key app="EN" db-id="fe5wsz0x3ep2sdepdtrvwd0npxeerppxsttz" timestamp="1721871438"&gt;33&lt;/key&gt;&lt;/foreign-keys&gt;&lt;ref-type name="Journal Article"&gt;17&lt;/ref-type&gt;&lt;contributors&gt;&lt;authors&gt;&lt;author&gt;Adenutsi, Deodat Emilson&lt;/author&gt;&lt;author&gt;Whajah, Agnes&lt;/author&gt;&lt;/authors&gt;&lt;/contributors&gt;&lt;titles&gt;&lt;title&gt;A PLS-SEM approach to enterprise risk Management and performance of smes in Ghana&lt;/title&gt;&lt;secondary-title&gt;International Journal of Business &amp;amp; Economics&lt;/secondary-title&gt;&lt;/titles&gt;&lt;periodical&gt;&lt;full-title&gt;International Journal of Business &amp;amp; Economics&lt;/full-title&gt;&lt;/periodical&gt;&lt;pages&gt;175-201&lt;/pages&gt;&lt;volume&gt;8&lt;/volume&gt;&lt;number&gt;1&lt;/number&gt;&lt;dates&gt;&lt;year&gt;2023&lt;/year&gt;&lt;/dates&gt;&lt;isbn&gt;2545-4137&lt;/isbn&gt;&lt;urls&gt;&lt;/urls&gt;&lt;electronic-resource-num&gt;10.58885/ijbe.v08i1.175.da&lt;/electronic-resource-num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0"/>
                <w:szCs w:val="20"/>
              </w:rPr>
              <w:t>Adenutsi and Whajah (2023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3921A12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5674C2" w:rsidRPr="001B5CAC" w14:paraId="703D1889" w14:textId="77777777" w:rsidTr="00596774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</w:tcPr>
          <w:p w14:paraId="3290BCF5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7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Oniovosa&lt;/Author&gt;&lt;Year&gt;2023&lt;/Year&gt;&lt;RecNum&gt;54&lt;/RecNum&gt;&lt;DisplayText&gt;Oniovosa and Godsday (2023)&lt;/DisplayText&gt;&lt;record&gt;&lt;rec-number&gt;54&lt;/rec-number&gt;&lt;foreign-keys&gt;&lt;key app="EN" db-id="fe5wsz0x3ep2sdepdtrvwd0npxeerppxsttz" timestamp="1721894687"&gt;54&lt;/key&gt;&lt;/foreign-keys&gt;&lt;ref-type name="Journal Article"&gt;17&lt;/ref-type&gt;&lt;contributors&gt;&lt;authors&gt;&lt;author&gt;Oniovosa, O. J.&lt;/author&gt;&lt;author&gt;Godsday, O. E.&lt;/author&gt;&lt;/authors&gt;&lt;/contributors&gt;&lt;titles&gt;&lt;title&gt;Enterprise risk management and firm value: Evidence from selected commercial banks in Sub-Saharan Africa&lt;/title&gt;&lt;secondary-title&gt;International Journal of Applied Economics, Finance and Accounting&lt;/secondary-title&gt;&lt;/titles&gt;&lt;periodical&gt;&lt;full-title&gt;International Journal of Applied Economics, Finance and Accounting&lt;/full-title&gt;&lt;/periodical&gt;&lt;pages&gt;199-207&lt;/pages&gt;&lt;volume&gt;16&lt;/volume&gt;&lt;number&gt;2&lt;/number&gt;&lt;keywords&gt;&lt;keyword&gt;Commercial banks&lt;/keyword&gt;&lt;keyword&gt;Enterprise risk management&lt;/keyword&gt;&lt;keyword&gt;Firm value&lt;/keyword&gt;&lt;keyword&gt;Sub-Saharan Africa&lt;/keyword&gt;&lt;/keywords&gt;&lt;dates&gt;&lt;year&gt;2023&lt;/year&gt;&lt;/dates&gt;&lt;publisher&gt;Online Academic Press&lt;/publisher&gt;&lt;isbn&gt;2577767X&lt;/isbn&gt;&lt;urls&gt;&lt;related-urls&gt;&lt;url&gt;https://research-ebsco-com.eresourcesptsl.ukm.remotexs.co/linkprocessor/plink?id=c4590926-5449-3a75-bd46-eca6f8785d0a&lt;/url&gt;&lt;/related-urls&gt;&lt;/urls&gt;&lt;electronic-resource-num&gt;10.33094/ijaefa.v16i2.949&lt;/electronic-resource-num&gt;&lt;remote-database-name&gt;Scopus®&lt;/remote-database-name&gt;&lt;remote-database-provider&gt;EBSCOhost&lt;/remote-database-provider&gt;&lt;language&gt;English&lt;/language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Oniovosa and Godsday (2023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</w:tcPr>
          <w:p w14:paraId="75ADE1A3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020" w:type="dxa"/>
            <w:noWrap/>
          </w:tcPr>
          <w:p w14:paraId="2AB613DE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7.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on&lt;/Author&gt;&lt;Year&gt;2023&lt;/Year&gt;&lt;RecNum&gt;130&lt;/RecNum&gt;&lt;DisplayText&gt;Son et al. (2023)&lt;/DisplayText&gt;&lt;record&gt;&lt;rec-number&gt;130&lt;/rec-number&gt;&lt;foreign-keys&gt;&lt;key app="EN" db-id="fe5wsz0x3ep2sdepdtrvwd0npxeerppxsttz" timestamp="1738660672"&gt;130&lt;/key&gt;&lt;/foreign-keys&gt;&lt;ref-type name="Journal Article"&gt;17&lt;/ref-type&gt;&lt;contributors&gt;&lt;authors&gt;&lt;author&gt;Son, Vu Thanh&lt;/author&gt;&lt;author&gt;Ha, Bui Thu&lt;/author&gt;&lt;author&gt;Anh, Nguyen Quang&lt;/author&gt;&lt;author&gt;Mai, Nguyen Phuong&lt;/author&gt;&lt;author&gt;Trang, Duong Thuy&lt;/author&gt;&lt;author&gt;Anh, Ngo Thi Ngoc&lt;/author&gt;&lt;/authors&gt;&lt;/contributors&gt;&lt;titles&gt;&lt;title&gt;Impact of Enterprise Risk Management on Firm Value During the Instability Context: Case of Vietnam&lt;/title&gt;&lt;secondary-title&gt;Journal of Organizational Behavior Research&lt;/secondary-title&gt;&lt;/titles&gt;&lt;periodical&gt;&lt;full-title&gt;Journal of Organizational Behavior Research&lt;/full-title&gt;&lt;/periodical&gt;&lt;pages&gt;236-250&lt;/pages&gt;&lt;volume&gt;8&lt;/volume&gt;&lt;number&gt;2-2023&lt;/number&gt;&lt;dates&gt;&lt;year&gt;2023&lt;/year&gt;&lt;/dates&gt;&lt;isbn&gt;2528-9705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noProof/>
                <w:sz w:val="20"/>
                <w:szCs w:val="20"/>
              </w:rPr>
              <w:t>Son et al. (2023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</w:tcPr>
          <w:p w14:paraId="2624E39F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</w:tr>
      <w:tr w:rsidR="005674C2" w:rsidRPr="001B5CAC" w14:paraId="10C695BC" w14:textId="77777777" w:rsidTr="0059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72E32E70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8. 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Tewu&lt;/Author&gt;&lt;Year&gt;2024&lt;/Year&gt;&lt;RecNum&gt;131&lt;/RecNum&gt;&lt;DisplayText&gt;Tewu et al. (2024)&lt;/DisplayText&gt;&lt;record&gt;&lt;rec-number&gt;131&lt;/rec-number&gt;&lt;foreign-keys&gt;&lt;key app="EN" db-id="fe5wsz0x3ep2sdepdtrvwd0npxeerppxsttz" timestamp="1738660949"&gt;131&lt;/key&gt;&lt;/foreign-keys&gt;&lt;ref-type name="Journal Article"&gt;17&lt;/ref-type&gt;&lt;contributors&gt;&lt;authors&gt;&lt;author&gt;Tewu, ML Denny&lt;/author&gt;&lt;author&gt;Bernarto, Innocentius&lt;/author&gt;&lt;author&gt;Suwarno, Suwarno&lt;/author&gt;&lt;author&gt;Lisdiono, Purwatiningsih&lt;/author&gt;&lt;/authors&gt;&lt;/contributors&gt;&lt;titles&gt;&lt;title&gt;The Effect of Enterprise Risk Management and Compliance Practices on The Firm Performance of Indonesian Banking Companies&lt;/title&gt;&lt;secondary-title&gt;Indonesian Journal of Business Entrepreneurship&lt;/secondary-title&gt;&lt;/titles&gt;&lt;periodical&gt;&lt;full-title&gt;Indonesian Journal of Business Entrepreneurship&lt;/full-title&gt;&lt;/periodical&gt;&lt;pages&gt;52-52&lt;/pages&gt;&lt;volume&gt;10&lt;/volume&gt;&lt;number&gt;1&lt;/number&gt;&lt;dates&gt;&lt;year&gt;2024&lt;/year&gt;&lt;/dates&gt;&lt;isbn&gt;2407-7321&lt;/isbn&gt;&lt;urls&gt;&lt;/urls&gt;&lt;/record&gt;&lt;/Cite&gt;&lt;/EndNote&gt;</w:instrTex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eastAsia="等线" w:hAnsi="Times New Roman" w:cs="Times New Roman"/>
                <w:b w:val="0"/>
                <w:bCs w:val="0"/>
                <w:noProof/>
                <w:color w:val="000000"/>
                <w:kern w:val="0"/>
                <w:sz w:val="20"/>
                <w:szCs w:val="20"/>
              </w:rPr>
              <w:t>Tewu et al. (2024)</w:t>
            </w: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10796378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1BE9B1E9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8.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Khan&lt;/Author&gt;&lt;Year&gt;2024&lt;/Year&gt;&lt;RecNum&gt;139&lt;/RecNum&gt;&lt;DisplayText&gt;A. Khan et al. (2024)&lt;/DisplayText&gt;&lt;record&gt;&lt;rec-number&gt;139&lt;/rec-number&gt;&lt;foreign-keys&gt;&lt;key app="EN" db-id="fe5wsz0x3ep2sdepdtrvwd0npxeerppxsttz" timestamp="1738851834"&gt;139&lt;/key&gt;&lt;/foreign-keys&gt;&lt;ref-type name="Journal Article"&gt;17&lt;/ref-type&gt;&lt;contributors&gt;&lt;authors&gt;&lt;author&gt;Khan, Asad&lt;/author&gt;&lt;author&gt;Rehman, Zia ur&lt;/author&gt;&lt;author&gt;Khan, Muhammad Ibrahim&lt;/author&gt;&lt;author&gt;Badshah, Imtiaz&lt;/author&gt;&lt;/authors&gt;&lt;/contributors&gt;&lt;titles&gt;&lt;title&gt;Does corporate risk management lead to risk mitigation and firm performance? Evidence from Asian emerging markets&lt;/title&gt;&lt;secondary-title&gt;Management Research Review&lt;/secondary-title&gt;&lt;/titles&gt;&lt;periodical&gt;&lt;full-title&gt;Management Research Review&lt;/full-title&gt;&lt;/periodical&gt;&lt;pages&gt;329-352&lt;/pages&gt;&lt;volume&gt;47&lt;/volume&gt;&lt;number&gt;3&lt;/number&gt;&lt;dates&gt;&lt;year&gt;2024&lt;/year&gt;&lt;/dates&gt;&lt;isbn&gt;2040-8269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noProof/>
                <w:sz w:val="20"/>
                <w:szCs w:val="20"/>
              </w:rPr>
              <w:t>A. Khan et al. (2024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tcBorders>
              <w:top w:val="none" w:sz="0" w:space="0" w:color="auto"/>
              <w:bottom w:val="none" w:sz="0" w:space="0" w:color="auto"/>
            </w:tcBorders>
            <w:noWrap/>
          </w:tcPr>
          <w:p w14:paraId="6F5AFDC6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</w:tr>
      <w:tr w:rsidR="005674C2" w:rsidRPr="001B5CAC" w14:paraId="03AACBFA" w14:textId="77777777" w:rsidTr="00596774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2" w:type="dxa"/>
            <w:noWrap/>
          </w:tcPr>
          <w:p w14:paraId="2D6B0A11" w14:textId="77777777" w:rsidR="005674C2" w:rsidRPr="001B5CAC" w:rsidRDefault="005674C2" w:rsidP="00596774">
            <w:pPr>
              <w:widowControl/>
              <w:spacing w:line="240" w:lineRule="exact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b w:val="0"/>
                <w:bCs w:val="0"/>
                <w:color w:val="000000"/>
                <w:kern w:val="0"/>
                <w:sz w:val="20"/>
                <w:szCs w:val="20"/>
              </w:rPr>
              <w:t xml:space="preserve">29.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Akbaş&lt;/Author&gt;&lt;Year&gt;2024&lt;/Year&gt;&lt;RecNum&gt;137&lt;/RecNum&gt;&lt;DisplayText&gt;Akbaş (2024)&lt;/DisplayText&gt;&lt;record&gt;&lt;rec-number&gt;137&lt;/rec-number&gt;&lt;foreign-keys&gt;&lt;key app="EN" db-id="fe5wsz0x3ep2sdepdtrvwd0npxeerppxsttz" timestamp="1738662472"&gt;137&lt;/key&gt;&lt;/foreign-keys&gt;&lt;ref-type name="Journal Article"&gt;17&lt;/ref-type&gt;&lt;contributors&gt;&lt;authors&gt;&lt;author&gt;Akbaş, Müzeyyen Çiğdem&lt;/author&gt;&lt;/authors&gt;&lt;/contributors&gt;&lt;titles&gt;&lt;title&gt;Measuring the impact of enterprise risk management on performance, value, and risk indicators of Borsa Istanbul XBANK companies with data mining prediction models&lt;/title&gt;&lt;secondary-title&gt;Humanities &amp;amp; Social Sciences Communications&lt;/secondary-title&gt;&lt;/titles&gt;&lt;periodical&gt;&lt;full-title&gt;Humanities &amp;amp; Social Sciences Communications&lt;/full-title&gt;&lt;/periodical&gt;&lt;pages&gt;1-19&lt;/pages&gt;&lt;volume&gt;11&lt;/volume&gt;&lt;number&gt;1&lt;/number&gt;&lt;dates&gt;&lt;year&gt;2024&lt;/year&gt;&lt;/dates&gt;&lt;isbn&gt;2662-9992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b w:val="0"/>
                <w:bCs w:val="0"/>
                <w:noProof/>
                <w:sz w:val="20"/>
                <w:szCs w:val="20"/>
              </w:rPr>
              <w:t>Akbaş (2024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800" w:type="dxa"/>
            <w:noWrap/>
          </w:tcPr>
          <w:p w14:paraId="7E6DED90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020" w:type="dxa"/>
            <w:noWrap/>
          </w:tcPr>
          <w:p w14:paraId="5A3FA0C7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1B5CA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29. 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Resende&lt;/Author&gt;&lt;Year&gt;2024&lt;/Year&gt;&lt;RecNum&gt;140&lt;/RecNum&gt;&lt;DisplayText&gt;Resende et al. (2024)&lt;/DisplayText&gt;&lt;record&gt;&lt;rec-number&gt;140&lt;/rec-number&gt;&lt;foreign-keys&gt;&lt;key app="EN" db-id="fe5wsz0x3ep2sdepdtrvwd0npxeerppxsttz" timestamp="1738852100"&gt;140&lt;/key&gt;&lt;/foreign-keys&gt;&lt;ref-type name="Journal Article"&gt;17&lt;/ref-type&gt;&lt;contributors&gt;&lt;authors&gt;&lt;author&gt;Resende, Sérgio&lt;/author&gt;&lt;author&gt;Monje‐Amor, Ariadna&lt;/author&gt;&lt;author&gt;Calvo, Nuria&lt;/author&gt;&lt;/authors&gt;&lt;/contributors&gt;&lt;titles&gt;&lt;title&gt;Enterprise risk management and firm performance: The mediating role of corporate social responsibility in the European Union region&lt;/title&gt;&lt;secondary-title&gt;Corporate Social Responsibility Environmental Management&lt;/secondary-title&gt;&lt;/titles&gt;&lt;periodical&gt;&lt;full-title&gt;Corporate Social Responsibility Environmental Management&lt;/full-title&gt;&lt;/periodical&gt;&lt;dates&gt;&lt;year&gt;2024&lt;/year&gt;&lt;/dates&gt;&lt;isbn&gt;1535-3958&lt;/isbn&gt;&lt;urls&gt;&lt;/urls&gt;&lt;/record&gt;&lt;/Cite&gt;&lt;/EndNote&gt;</w:instrTex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B5CAC">
              <w:rPr>
                <w:rFonts w:ascii="Times New Roman" w:hAnsi="Times New Roman" w:cs="Times New Roman"/>
                <w:noProof/>
                <w:sz w:val="20"/>
                <w:szCs w:val="20"/>
              </w:rPr>
              <w:t>Resende et al. (2024)</w:t>
            </w:r>
            <w:r w:rsidRPr="001B5CA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39" w:type="dxa"/>
            <w:noWrap/>
          </w:tcPr>
          <w:p w14:paraId="5607C8AF" w14:textId="77777777" w:rsidR="005674C2" w:rsidRPr="001B5CAC" w:rsidRDefault="005674C2" w:rsidP="00596774">
            <w:pPr>
              <w:widowControl/>
              <w:spacing w:line="24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</w:tr>
    </w:tbl>
    <w:p w14:paraId="19630B8E" w14:textId="77777777" w:rsidR="009843AE" w:rsidRPr="001B5CAC" w:rsidRDefault="009843AE" w:rsidP="009843AE">
      <w:pPr>
        <w:rPr>
          <w:rFonts w:ascii="Times New Roman" w:hAnsi="Times New Roman" w:cs="Times New Roman"/>
          <w:sz w:val="20"/>
          <w:szCs w:val="20"/>
        </w:rPr>
      </w:pPr>
    </w:p>
    <w:sectPr w:rsidR="009843AE" w:rsidRPr="001B5CA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72075CA" w14:textId="77777777" w:rsidR="009671FE" w:rsidRDefault="009671FE" w:rsidP="009843AE">
      <w:pPr>
        <w:rPr>
          <w:rFonts w:hint="eastAsia"/>
        </w:rPr>
      </w:pPr>
      <w:r>
        <w:separator/>
      </w:r>
    </w:p>
  </w:endnote>
  <w:endnote w:type="continuationSeparator" w:id="0">
    <w:p w14:paraId="1B4A6FF7" w14:textId="77777777" w:rsidR="009671FE" w:rsidRDefault="009671FE" w:rsidP="009843AE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01AFBCA" w14:textId="77777777" w:rsidR="009671FE" w:rsidRDefault="009671FE" w:rsidP="009843AE">
      <w:pPr>
        <w:rPr>
          <w:rFonts w:hint="eastAsia"/>
        </w:rPr>
      </w:pPr>
      <w:r>
        <w:separator/>
      </w:r>
    </w:p>
  </w:footnote>
  <w:footnote w:type="continuationSeparator" w:id="0">
    <w:p w14:paraId="1EF88188" w14:textId="77777777" w:rsidR="009671FE" w:rsidRDefault="009671FE" w:rsidP="009843AE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2"/>
  <w:bordersDoNotSurroundHeader/>
  <w:bordersDoNotSurroundFooter/>
  <w:proofState w:spelling="clean" w:grammar="clean"/>
  <w:revisionView w:formatting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74C2"/>
    <w:rsid w:val="00013314"/>
    <w:rsid w:val="000676C6"/>
    <w:rsid w:val="00073A2A"/>
    <w:rsid w:val="000A2CBD"/>
    <w:rsid w:val="000B3F87"/>
    <w:rsid w:val="00184B73"/>
    <w:rsid w:val="001B5CAC"/>
    <w:rsid w:val="00245E92"/>
    <w:rsid w:val="00272816"/>
    <w:rsid w:val="00283161"/>
    <w:rsid w:val="002C11FD"/>
    <w:rsid w:val="002E1B8D"/>
    <w:rsid w:val="00336DAF"/>
    <w:rsid w:val="003D56AB"/>
    <w:rsid w:val="00401976"/>
    <w:rsid w:val="004B1772"/>
    <w:rsid w:val="004D598F"/>
    <w:rsid w:val="005674C2"/>
    <w:rsid w:val="005E6520"/>
    <w:rsid w:val="007260A4"/>
    <w:rsid w:val="008329F8"/>
    <w:rsid w:val="008427D6"/>
    <w:rsid w:val="00853293"/>
    <w:rsid w:val="00856078"/>
    <w:rsid w:val="0086443D"/>
    <w:rsid w:val="008907D6"/>
    <w:rsid w:val="00892CAB"/>
    <w:rsid w:val="00905DD5"/>
    <w:rsid w:val="009671FE"/>
    <w:rsid w:val="009843AE"/>
    <w:rsid w:val="00A07C19"/>
    <w:rsid w:val="00AA1729"/>
    <w:rsid w:val="00AB1635"/>
    <w:rsid w:val="00AE0AFA"/>
    <w:rsid w:val="00B159EB"/>
    <w:rsid w:val="00BE726E"/>
    <w:rsid w:val="00C11045"/>
    <w:rsid w:val="00C72E19"/>
    <w:rsid w:val="00D30BE6"/>
    <w:rsid w:val="00D35153"/>
    <w:rsid w:val="00D62F34"/>
    <w:rsid w:val="00D81C04"/>
    <w:rsid w:val="00F10670"/>
    <w:rsid w:val="00FB194E"/>
    <w:rsid w:val="00FC5D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3053FA4"/>
  <w15:chartTrackingRefBased/>
  <w15:docId w15:val="{0A04880C-31F6-4D1E-BE49-2A73AE369D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D598F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5674C2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674C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674C2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674C2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674C2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674C2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674C2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674C2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674C2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674C2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674C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674C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674C2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674C2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5674C2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674C2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674C2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674C2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674C2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674C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674C2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674C2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674C2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674C2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674C2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5674C2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674C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674C2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5674C2"/>
    <w:rPr>
      <w:b/>
      <w:bCs/>
      <w:smallCaps/>
      <w:color w:val="0F4761" w:themeColor="accent1" w:themeShade="BF"/>
      <w:spacing w:val="5"/>
    </w:rPr>
  </w:style>
  <w:style w:type="table" w:customStyle="1" w:styleId="21">
    <w:name w:val="无格式表格 21"/>
    <w:basedOn w:val="a1"/>
    <w:next w:val="22"/>
    <w:uiPriority w:val="42"/>
    <w:rsid w:val="005674C2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22">
    <w:name w:val="Plain Table 2"/>
    <w:basedOn w:val="a1"/>
    <w:uiPriority w:val="42"/>
    <w:rsid w:val="005674C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ae">
    <w:name w:val="Table Grid"/>
    <w:basedOn w:val="a1"/>
    <w:uiPriority w:val="39"/>
    <w:rsid w:val="005674C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header"/>
    <w:basedOn w:val="a"/>
    <w:link w:val="af0"/>
    <w:uiPriority w:val="99"/>
    <w:unhideWhenUsed/>
    <w:rsid w:val="00C72E1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C72E19"/>
    <w:rPr>
      <w:sz w:val="18"/>
      <w:szCs w:val="18"/>
    </w:rPr>
  </w:style>
  <w:style w:type="paragraph" w:styleId="af1">
    <w:name w:val="footer"/>
    <w:basedOn w:val="a"/>
    <w:link w:val="af2"/>
    <w:uiPriority w:val="99"/>
    <w:unhideWhenUsed/>
    <w:rsid w:val="00C72E1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C72E19"/>
    <w:rPr>
      <w:sz w:val="18"/>
      <w:szCs w:val="18"/>
    </w:rPr>
  </w:style>
  <w:style w:type="paragraph" w:customStyle="1" w:styleId="Newparagraph">
    <w:name w:val="New paragraph"/>
    <w:basedOn w:val="a"/>
    <w:qFormat/>
    <w:rsid w:val="00013314"/>
    <w:pPr>
      <w:widowControl/>
      <w:spacing w:line="480" w:lineRule="auto"/>
      <w:ind w:firstLine="720"/>
      <w:jc w:val="left"/>
    </w:pPr>
    <w:rPr>
      <w:rFonts w:ascii="Times New Roman" w:hAnsi="Times New Roman" w:cs="Times New Roman"/>
      <w:kern w:val="0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2</TotalTime>
  <Pages>3</Pages>
  <Words>14693</Words>
  <Characters>83756</Characters>
  <Application>Microsoft Office Word</Application>
  <DocSecurity>0</DocSecurity>
  <Lines>697</Lines>
  <Paragraphs>196</Paragraphs>
  <ScaleCrop>false</ScaleCrop>
  <Company/>
  <LinksUpToDate>false</LinksUpToDate>
  <CharactersWithSpaces>98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NGJIA LIU</dc:creator>
  <cp:keywords/>
  <dc:description/>
  <cp:lastModifiedBy>FENGJIA LIU</cp:lastModifiedBy>
  <cp:revision>16</cp:revision>
  <dcterms:created xsi:type="dcterms:W3CDTF">2025-10-07T03:20:00Z</dcterms:created>
  <dcterms:modified xsi:type="dcterms:W3CDTF">2025-11-24T14:42:00Z</dcterms:modified>
</cp:coreProperties>
</file>